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D0B2D" w:rsidRDefault="00FD0B2D" w:rsidP="00FD0B2D">
      <w:pPr>
        <w:pStyle w:val="DATitel"/>
      </w:pPr>
      <w:bookmarkStart w:id="0" w:name="_GoBack"/>
      <w:bookmarkStart w:id="1" w:name="_Toc462197491"/>
      <w:bookmarkEnd w:id="0"/>
      <w:r>
        <w:t>[Titel der Arbeit]</w:t>
      </w:r>
    </w:p>
    <w:p w:rsidR="00FD0B2D" w:rsidRPr="00662DFE" w:rsidRDefault="00FD0B2D" w:rsidP="00FD0B2D">
      <w:pPr>
        <w:pStyle w:val="DAUntertitel"/>
      </w:pPr>
      <w:r>
        <w:t>[Untertitel der Arbeit]</w:t>
      </w:r>
    </w:p>
    <w:p w:rsidR="00FD0B2D" w:rsidRPr="00C60713" w:rsidRDefault="00C60713" w:rsidP="00FD0B2D">
      <w:pPr>
        <w:tabs>
          <w:tab w:val="clear" w:pos="560"/>
          <w:tab w:val="clear" w:pos="1120"/>
          <w:tab w:val="clear" w:pos="1720"/>
          <w:tab w:val="clear" w:pos="2120"/>
          <w:tab w:val="clear" w:pos="5640"/>
          <w:tab w:val="center" w:pos="4252"/>
          <w:tab w:val="right" w:pos="8504"/>
        </w:tabs>
        <w:spacing w:before="720" w:line="312" w:lineRule="auto"/>
        <w:jc w:val="center"/>
        <w:rPr>
          <w:rFonts w:cs="Arial"/>
          <w:sz w:val="36"/>
          <w:szCs w:val="36"/>
          <w:lang w:val="en-US"/>
        </w:rPr>
      </w:pPr>
      <w:proofErr w:type="spellStart"/>
      <w:r>
        <w:rPr>
          <w:rFonts w:cs="Arial"/>
          <w:sz w:val="36"/>
          <w:szCs w:val="36"/>
          <w:lang w:val="en-US"/>
        </w:rPr>
        <w:t>Zweite</w:t>
      </w:r>
      <w:proofErr w:type="spellEnd"/>
      <w:r>
        <w:rPr>
          <w:rFonts w:cs="Arial"/>
          <w:sz w:val="36"/>
          <w:szCs w:val="36"/>
          <w:lang w:val="en-US"/>
        </w:rPr>
        <w:t xml:space="preserve"> </w:t>
      </w:r>
      <w:proofErr w:type="spellStart"/>
      <w:r>
        <w:rPr>
          <w:rFonts w:cs="Arial"/>
          <w:sz w:val="36"/>
          <w:szCs w:val="36"/>
          <w:lang w:val="en-US"/>
        </w:rPr>
        <w:t>Bachelorarbeit</w:t>
      </w:r>
      <w:proofErr w:type="spellEnd"/>
    </w:p>
    <w:p w:rsidR="00CD505A" w:rsidRPr="00A55EAE" w:rsidRDefault="00C94E8F" w:rsidP="00CD505A">
      <w:pPr>
        <w:tabs>
          <w:tab w:val="clear" w:pos="560"/>
          <w:tab w:val="clear" w:pos="1120"/>
          <w:tab w:val="clear" w:pos="1720"/>
          <w:tab w:val="clear" w:pos="2120"/>
          <w:tab w:val="clear" w:pos="5640"/>
        </w:tabs>
        <w:spacing w:before="720" w:line="312" w:lineRule="auto"/>
        <w:jc w:val="center"/>
        <w:rPr>
          <w:sz w:val="24"/>
          <w:szCs w:val="24"/>
          <w:lang w:val="de-DE"/>
        </w:rPr>
      </w:pPr>
      <w:r w:rsidRPr="00A55EAE">
        <w:rPr>
          <w:rFonts w:cs="Arial"/>
          <w:sz w:val="24"/>
          <w:szCs w:val="24"/>
          <w:lang w:val="de-DE"/>
        </w:rPr>
        <w:t>Bachelor</w:t>
      </w:r>
      <w:r w:rsidR="00C60713" w:rsidRPr="00A55EAE">
        <w:rPr>
          <w:rFonts w:cs="Arial"/>
          <w:sz w:val="24"/>
          <w:szCs w:val="24"/>
          <w:lang w:val="de-DE"/>
        </w:rPr>
        <w:t>-Studiengang</w:t>
      </w:r>
      <w:r w:rsidRPr="00A55EAE">
        <w:rPr>
          <w:rFonts w:cs="Arial"/>
          <w:sz w:val="24"/>
          <w:szCs w:val="24"/>
          <w:lang w:val="de-DE"/>
        </w:rPr>
        <w:t xml:space="preserve"> </w:t>
      </w:r>
      <w:r w:rsidR="00C60713" w:rsidRPr="00A55EAE">
        <w:rPr>
          <w:rFonts w:cs="Arial"/>
          <w:sz w:val="24"/>
          <w:szCs w:val="24"/>
          <w:lang w:val="de-DE"/>
        </w:rPr>
        <w:t>Medientechnik</w:t>
      </w:r>
      <w:r w:rsidR="00CD505A" w:rsidRPr="00A55EAE">
        <w:rPr>
          <w:rFonts w:cs="Arial"/>
          <w:sz w:val="24"/>
          <w:szCs w:val="24"/>
          <w:lang w:val="de-DE"/>
        </w:rPr>
        <w:br/>
      </w:r>
      <w:r w:rsidR="00A55EAE" w:rsidRPr="00A55EAE">
        <w:rPr>
          <w:rFonts w:cs="Arial"/>
          <w:sz w:val="24"/>
          <w:szCs w:val="24"/>
          <w:lang w:val="de-DE"/>
        </w:rPr>
        <w:t xml:space="preserve">Fachhochschule St. </w:t>
      </w:r>
      <w:r w:rsidR="00A55EAE">
        <w:rPr>
          <w:rFonts w:cs="Arial"/>
          <w:sz w:val="24"/>
          <w:szCs w:val="24"/>
          <w:lang w:val="de-DE"/>
        </w:rPr>
        <w:t>Pölten</w:t>
      </w:r>
    </w:p>
    <w:p w:rsidR="004A373F" w:rsidRPr="00A55EAE" w:rsidRDefault="004A373F" w:rsidP="00FD0B2D">
      <w:pPr>
        <w:tabs>
          <w:tab w:val="clear" w:pos="560"/>
          <w:tab w:val="clear" w:pos="1120"/>
          <w:tab w:val="clear" w:pos="1720"/>
          <w:tab w:val="clear" w:pos="2120"/>
          <w:tab w:val="clear" w:pos="5640"/>
        </w:tabs>
        <w:spacing w:before="840" w:line="312" w:lineRule="auto"/>
        <w:jc w:val="center"/>
        <w:rPr>
          <w:rFonts w:cs="Arial"/>
          <w:sz w:val="24"/>
          <w:szCs w:val="24"/>
          <w:lang w:val="de-DE"/>
        </w:rPr>
      </w:pPr>
    </w:p>
    <w:p w:rsidR="00FD0B2D" w:rsidRPr="00A55EAE" w:rsidRDefault="00A55EAE" w:rsidP="00FD0B2D">
      <w:pPr>
        <w:tabs>
          <w:tab w:val="clear" w:pos="560"/>
          <w:tab w:val="clear" w:pos="1120"/>
          <w:tab w:val="clear" w:pos="1720"/>
          <w:tab w:val="clear" w:pos="2120"/>
          <w:tab w:val="clear" w:pos="5640"/>
        </w:tabs>
        <w:spacing w:before="840" w:line="312" w:lineRule="auto"/>
        <w:jc w:val="center"/>
        <w:rPr>
          <w:lang w:val="de-DE"/>
        </w:rPr>
      </w:pPr>
      <w:r w:rsidRPr="00A55EAE">
        <w:rPr>
          <w:rFonts w:cs="Arial"/>
          <w:sz w:val="24"/>
          <w:szCs w:val="24"/>
          <w:lang w:val="de-DE"/>
        </w:rPr>
        <w:t>Ausgeführt von</w:t>
      </w:r>
      <w:r w:rsidR="00FD0B2D" w:rsidRPr="00A55EAE">
        <w:rPr>
          <w:rFonts w:cs="Arial"/>
          <w:sz w:val="24"/>
          <w:szCs w:val="24"/>
          <w:lang w:val="de-DE"/>
        </w:rPr>
        <w:t>:</w:t>
      </w:r>
      <w:r w:rsidR="00FD0B2D" w:rsidRPr="00A55EAE">
        <w:rPr>
          <w:rFonts w:cs="Arial"/>
          <w:lang w:val="de-DE"/>
        </w:rPr>
        <w:br/>
      </w:r>
      <w:r w:rsidR="00CD505A" w:rsidRPr="00A55EAE">
        <w:rPr>
          <w:rFonts w:cs="Arial"/>
          <w:b/>
          <w:sz w:val="30"/>
          <w:szCs w:val="30"/>
          <w:lang w:val="de-DE"/>
        </w:rPr>
        <w:t>[</w:t>
      </w:r>
      <w:r>
        <w:rPr>
          <w:rFonts w:cs="Arial"/>
          <w:b/>
          <w:sz w:val="30"/>
          <w:szCs w:val="30"/>
          <w:lang w:val="de-DE"/>
        </w:rPr>
        <w:t>Vorname</w:t>
      </w:r>
      <w:r w:rsidR="00CD505A" w:rsidRPr="00A55EAE">
        <w:rPr>
          <w:rFonts w:cs="Arial"/>
          <w:b/>
          <w:sz w:val="30"/>
          <w:szCs w:val="30"/>
          <w:lang w:val="de-DE"/>
        </w:rPr>
        <w:t xml:space="preserve"> </w:t>
      </w:r>
      <w:r>
        <w:rPr>
          <w:rFonts w:cs="Arial"/>
          <w:b/>
          <w:sz w:val="30"/>
          <w:szCs w:val="30"/>
          <w:lang w:val="de-DE"/>
        </w:rPr>
        <w:t>Nachname</w:t>
      </w:r>
      <w:r w:rsidR="00FD0B2D" w:rsidRPr="00A55EAE">
        <w:rPr>
          <w:rFonts w:cs="Arial"/>
          <w:b/>
          <w:sz w:val="30"/>
          <w:szCs w:val="30"/>
          <w:lang w:val="de-DE"/>
        </w:rPr>
        <w:t>]</w:t>
      </w:r>
      <w:r w:rsidR="00FD0B2D" w:rsidRPr="00A55EAE">
        <w:rPr>
          <w:rFonts w:cs="Arial"/>
          <w:b/>
          <w:sz w:val="40"/>
          <w:szCs w:val="40"/>
          <w:lang w:val="de-DE"/>
        </w:rPr>
        <w:br/>
      </w:r>
      <w:r w:rsidR="00FD0B2D" w:rsidRPr="00A55EAE">
        <w:rPr>
          <w:rFonts w:cs="Arial"/>
          <w:sz w:val="24"/>
          <w:szCs w:val="24"/>
          <w:lang w:val="de-DE"/>
        </w:rPr>
        <w:t>[</w:t>
      </w:r>
      <w:proofErr w:type="spellStart"/>
      <w:r w:rsidR="00FD0B2D" w:rsidRPr="00A55EAE">
        <w:rPr>
          <w:rFonts w:cs="Arial"/>
          <w:sz w:val="24"/>
          <w:szCs w:val="24"/>
          <w:lang w:val="de-DE"/>
        </w:rPr>
        <w:t>Matrikelnummer</w:t>
      </w:r>
      <w:proofErr w:type="spellEnd"/>
      <w:r w:rsidR="00FD0B2D" w:rsidRPr="00A55EAE">
        <w:rPr>
          <w:rFonts w:cs="Arial"/>
          <w:sz w:val="24"/>
          <w:szCs w:val="24"/>
          <w:lang w:val="de-DE"/>
        </w:rPr>
        <w:t>]</w:t>
      </w:r>
    </w:p>
    <w:p w:rsidR="00FD0B2D" w:rsidRPr="00A55EAE" w:rsidRDefault="00A55EAE" w:rsidP="00FD0B2D">
      <w:pPr>
        <w:tabs>
          <w:tab w:val="clear" w:pos="560"/>
          <w:tab w:val="clear" w:pos="1120"/>
          <w:tab w:val="clear" w:pos="1720"/>
          <w:tab w:val="clear" w:pos="2120"/>
          <w:tab w:val="clear" w:pos="5640"/>
        </w:tabs>
        <w:spacing w:before="840" w:line="312" w:lineRule="auto"/>
        <w:jc w:val="center"/>
        <w:rPr>
          <w:sz w:val="24"/>
          <w:szCs w:val="24"/>
          <w:lang w:val="de-DE"/>
        </w:rPr>
      </w:pPr>
      <w:r>
        <w:rPr>
          <w:rFonts w:cs="Arial"/>
          <w:sz w:val="24"/>
          <w:szCs w:val="24"/>
          <w:lang w:val="de-DE"/>
        </w:rPr>
        <w:t>Betreuer/in</w:t>
      </w:r>
      <w:r w:rsidR="00FD0B2D" w:rsidRPr="00A55EAE">
        <w:rPr>
          <w:rFonts w:cs="Arial"/>
          <w:sz w:val="24"/>
          <w:szCs w:val="24"/>
          <w:lang w:val="de-DE"/>
        </w:rPr>
        <w:t>: [Title Vorname Zuname]</w:t>
      </w:r>
      <w:r w:rsidR="004A373F" w:rsidRPr="00A55EAE">
        <w:rPr>
          <w:rFonts w:cs="Arial"/>
          <w:sz w:val="24"/>
          <w:szCs w:val="24"/>
          <w:lang w:val="de-DE"/>
        </w:rPr>
        <w:br/>
      </w:r>
    </w:p>
    <w:p w:rsidR="00FD0B2D" w:rsidRPr="00C60713" w:rsidRDefault="00FD0B2D" w:rsidP="00FD0B2D">
      <w:pPr>
        <w:tabs>
          <w:tab w:val="clear" w:pos="560"/>
          <w:tab w:val="clear" w:pos="1120"/>
          <w:tab w:val="clear" w:pos="1720"/>
          <w:tab w:val="clear" w:pos="2120"/>
          <w:tab w:val="clear" w:pos="5640"/>
        </w:tabs>
        <w:spacing w:before="1440" w:line="312" w:lineRule="auto"/>
        <w:jc w:val="center"/>
        <w:rPr>
          <w:sz w:val="24"/>
          <w:szCs w:val="24"/>
          <w:lang w:val="en-US"/>
        </w:rPr>
        <w:sectPr w:rsidR="00FD0B2D" w:rsidRPr="00C60713" w:rsidSect="00FD0B2D">
          <w:headerReference w:type="even" r:id="rId8"/>
          <w:headerReference w:type="default" r:id="rId9"/>
          <w:footerReference w:type="even" r:id="rId10"/>
          <w:footerReference w:type="default" r:id="rId11"/>
          <w:headerReference w:type="first" r:id="rId12"/>
          <w:footerReference w:type="first" r:id="rId13"/>
          <w:pgSz w:w="11900" w:h="16820"/>
          <w:pgMar w:top="1418" w:right="1701" w:bottom="1701" w:left="1985" w:header="1418" w:footer="1418" w:gutter="284"/>
          <w:pgNumType w:fmt="upperRoman"/>
          <w:cols w:space="708"/>
        </w:sectPr>
      </w:pPr>
      <w:r w:rsidRPr="00C60713">
        <w:rPr>
          <w:sz w:val="24"/>
          <w:szCs w:val="24"/>
          <w:lang w:val="en-US"/>
        </w:rPr>
        <w:t>[Ort, TT.MM.JJJJ]</w:t>
      </w:r>
    </w:p>
    <w:p w:rsidR="00BA5124" w:rsidRPr="005219C2" w:rsidRDefault="00A55EAE" w:rsidP="00BA5124">
      <w:pPr>
        <w:pStyle w:val="Anhangberschrift1"/>
        <w:rPr>
          <w:lang w:val="en-GB"/>
        </w:rPr>
      </w:pPr>
      <w:bookmarkStart w:id="2" w:name="_Toc193601683"/>
      <w:bookmarkStart w:id="3" w:name="_Toc353784457"/>
      <w:bookmarkEnd w:id="1"/>
      <w:proofErr w:type="spellStart"/>
      <w:r w:rsidRPr="00A55EAE">
        <w:rPr>
          <w:lang w:val="en-GB"/>
        </w:rPr>
        <w:lastRenderedPageBreak/>
        <w:t>Ehrenwörtliche</w:t>
      </w:r>
      <w:proofErr w:type="spellEnd"/>
      <w:r w:rsidRPr="00A55EAE">
        <w:rPr>
          <w:lang w:val="en-GB"/>
        </w:rPr>
        <w:t xml:space="preserve"> </w:t>
      </w:r>
      <w:proofErr w:type="spellStart"/>
      <w:r w:rsidRPr="00A55EAE">
        <w:rPr>
          <w:lang w:val="en-GB"/>
        </w:rPr>
        <w:t>Erklärung</w:t>
      </w:r>
      <w:bookmarkEnd w:id="3"/>
      <w:proofErr w:type="spellEnd"/>
    </w:p>
    <w:p w:rsidR="00BA5124" w:rsidRPr="005219C2" w:rsidRDefault="00BA5124" w:rsidP="00BA5124">
      <w:pPr>
        <w:tabs>
          <w:tab w:val="clear" w:pos="560"/>
          <w:tab w:val="clear" w:pos="1120"/>
          <w:tab w:val="clear" w:pos="1720"/>
          <w:tab w:val="clear" w:pos="2120"/>
          <w:tab w:val="clear" w:pos="5640"/>
        </w:tabs>
        <w:spacing w:line="312" w:lineRule="auto"/>
        <w:jc w:val="left"/>
        <w:rPr>
          <w:rFonts w:cs="Arial"/>
          <w:b/>
          <w:bCs/>
          <w:szCs w:val="36"/>
          <w:lang w:val="en-GB"/>
        </w:rPr>
      </w:pPr>
    </w:p>
    <w:p w:rsidR="00BA5124" w:rsidRPr="005219C2" w:rsidRDefault="00BA5124" w:rsidP="00BA5124">
      <w:pPr>
        <w:tabs>
          <w:tab w:val="clear" w:pos="560"/>
          <w:tab w:val="clear" w:pos="1120"/>
          <w:tab w:val="clear" w:pos="1720"/>
          <w:tab w:val="clear" w:pos="2120"/>
          <w:tab w:val="clear" w:pos="5640"/>
        </w:tabs>
        <w:spacing w:line="312" w:lineRule="auto"/>
        <w:jc w:val="left"/>
        <w:rPr>
          <w:rFonts w:cs="Arial"/>
          <w:b/>
          <w:bCs/>
          <w:szCs w:val="36"/>
          <w:lang w:val="en-GB"/>
        </w:rPr>
      </w:pPr>
    </w:p>
    <w:p w:rsidR="00BA5124" w:rsidRPr="009C4ECA" w:rsidRDefault="009C4ECA" w:rsidP="00BA5124">
      <w:pPr>
        <w:tabs>
          <w:tab w:val="clear" w:pos="560"/>
          <w:tab w:val="clear" w:pos="1120"/>
          <w:tab w:val="clear" w:pos="1720"/>
          <w:tab w:val="clear" w:pos="2120"/>
          <w:tab w:val="clear" w:pos="5640"/>
        </w:tabs>
        <w:spacing w:line="312" w:lineRule="auto"/>
        <w:rPr>
          <w:rFonts w:cs="Arial"/>
          <w:lang w:val="de-DE"/>
        </w:rPr>
      </w:pPr>
      <w:r w:rsidRPr="009C4ECA">
        <w:rPr>
          <w:rFonts w:cs="Arial"/>
          <w:lang w:val="de-DE"/>
        </w:rPr>
        <w:t>Ich versichere, dass</w:t>
      </w:r>
    </w:p>
    <w:p w:rsidR="00BA5124" w:rsidRPr="009C4ECA" w:rsidRDefault="00BA5124" w:rsidP="009C4ECA">
      <w:pPr>
        <w:tabs>
          <w:tab w:val="clear" w:pos="560"/>
          <w:tab w:val="clear" w:pos="1120"/>
          <w:tab w:val="clear" w:pos="1720"/>
          <w:tab w:val="clear" w:pos="2120"/>
          <w:tab w:val="clear" w:pos="5640"/>
        </w:tabs>
        <w:spacing w:line="312" w:lineRule="auto"/>
        <w:rPr>
          <w:lang w:val="de-DE"/>
        </w:rPr>
      </w:pPr>
      <w:r w:rsidRPr="009C4ECA">
        <w:rPr>
          <w:lang w:val="de-DE"/>
        </w:rPr>
        <w:t xml:space="preserve">- </w:t>
      </w:r>
      <w:r w:rsidR="009C4ECA" w:rsidRPr="009C4ECA">
        <w:rPr>
          <w:lang w:val="de-DE"/>
        </w:rPr>
        <w:t>ich diese Bachelorarbeit selbständig verfasst, andere als die angegebenen Quellen und</w:t>
      </w:r>
      <w:r w:rsidR="009C4ECA">
        <w:rPr>
          <w:lang w:val="de-DE"/>
        </w:rPr>
        <w:t xml:space="preserve"> </w:t>
      </w:r>
      <w:r w:rsidR="009C4ECA" w:rsidRPr="009C4ECA">
        <w:rPr>
          <w:lang w:val="de-DE"/>
        </w:rPr>
        <w:t xml:space="preserve">Hilfsmittel nicht benutzt und mich sonst keiner </w:t>
      </w:r>
      <w:proofErr w:type="spellStart"/>
      <w:r w:rsidR="009C4ECA" w:rsidRPr="009C4ECA">
        <w:rPr>
          <w:lang w:val="de-DE"/>
        </w:rPr>
        <w:t>unerlaubten</w:t>
      </w:r>
      <w:proofErr w:type="spellEnd"/>
      <w:r w:rsidR="009C4ECA" w:rsidRPr="009C4ECA">
        <w:rPr>
          <w:lang w:val="de-DE"/>
        </w:rPr>
        <w:t xml:space="preserve"> Hilfe bedient habe.</w:t>
      </w:r>
    </w:p>
    <w:p w:rsidR="00BA5124" w:rsidRPr="009C4ECA" w:rsidRDefault="009C4ECA" w:rsidP="009C4ECA">
      <w:pPr>
        <w:tabs>
          <w:tab w:val="clear" w:pos="560"/>
          <w:tab w:val="clear" w:pos="1120"/>
          <w:tab w:val="clear" w:pos="1720"/>
          <w:tab w:val="clear" w:pos="2120"/>
          <w:tab w:val="clear" w:pos="5640"/>
        </w:tabs>
        <w:spacing w:line="312" w:lineRule="auto"/>
        <w:jc w:val="left"/>
        <w:rPr>
          <w:rFonts w:cs="Arial"/>
          <w:lang w:val="de-DE"/>
        </w:rPr>
      </w:pPr>
      <w:r w:rsidRPr="009C4ECA">
        <w:rPr>
          <w:lang w:val="de-DE"/>
        </w:rPr>
        <w:t xml:space="preserve">- </w:t>
      </w:r>
      <w:r w:rsidRPr="009C4ECA">
        <w:rPr>
          <w:rFonts w:cs="Arial"/>
          <w:lang w:val="de-DE"/>
        </w:rPr>
        <w:t>ich dieses Bachelorarbeitsthema bisher weder im Inland noch im Ausland einem Begutachter/</w:t>
      </w:r>
      <w:r>
        <w:rPr>
          <w:rFonts w:cs="Arial"/>
          <w:lang w:val="de-DE"/>
        </w:rPr>
        <w:t xml:space="preserve"> </w:t>
      </w:r>
      <w:r w:rsidRPr="009C4ECA">
        <w:rPr>
          <w:rFonts w:cs="Arial"/>
          <w:lang w:val="de-DE"/>
        </w:rPr>
        <w:t>einer Begutachterin zur Beurteilung oder in irgendeiner Form als Prüfungsarbeit</w:t>
      </w:r>
      <w:r>
        <w:rPr>
          <w:rFonts w:cs="Arial"/>
          <w:lang w:val="de-DE"/>
        </w:rPr>
        <w:t xml:space="preserve"> </w:t>
      </w:r>
      <w:r w:rsidRPr="009C4ECA">
        <w:rPr>
          <w:rFonts w:cs="Arial"/>
          <w:lang w:val="de-DE"/>
        </w:rPr>
        <w:t>vorgelegt habe.</w:t>
      </w:r>
    </w:p>
    <w:p w:rsidR="00BA5124" w:rsidRPr="009C4ECA" w:rsidRDefault="005219C2" w:rsidP="00BA5124">
      <w:pPr>
        <w:tabs>
          <w:tab w:val="clear" w:pos="560"/>
          <w:tab w:val="clear" w:pos="1120"/>
          <w:tab w:val="clear" w:pos="1720"/>
          <w:tab w:val="clear" w:pos="2120"/>
          <w:tab w:val="clear" w:pos="5640"/>
        </w:tabs>
        <w:spacing w:line="312" w:lineRule="auto"/>
        <w:jc w:val="left"/>
        <w:rPr>
          <w:rFonts w:cs="Arial"/>
          <w:lang w:val="de-DE"/>
        </w:rPr>
      </w:pPr>
      <w:r w:rsidRPr="009C4ECA">
        <w:rPr>
          <w:rFonts w:cs="Arial"/>
          <w:lang w:val="de-DE"/>
        </w:rPr>
        <w:t xml:space="preserve">- </w:t>
      </w:r>
      <w:r w:rsidR="009C4ECA" w:rsidRPr="009C4ECA">
        <w:rPr>
          <w:rFonts w:cs="Arial"/>
          <w:lang w:val="de-DE"/>
        </w:rPr>
        <w:t>diese Arbeit mit der vom Begutachter/von der Begutachterin b</w:t>
      </w:r>
      <w:r w:rsidR="009C4ECA">
        <w:rPr>
          <w:rFonts w:cs="Arial"/>
          <w:lang w:val="de-DE"/>
        </w:rPr>
        <w:t>eurteilten Arbeit übereinstimmt</w:t>
      </w:r>
      <w:r w:rsidRPr="009C4ECA">
        <w:rPr>
          <w:rFonts w:cs="Arial"/>
          <w:lang w:val="de-DE"/>
        </w:rPr>
        <w:t>.</w:t>
      </w:r>
    </w:p>
    <w:p w:rsidR="00BA5124" w:rsidRPr="009C4ECA" w:rsidRDefault="00BA5124" w:rsidP="00BA5124">
      <w:pPr>
        <w:tabs>
          <w:tab w:val="clear" w:pos="560"/>
          <w:tab w:val="clear" w:pos="1120"/>
          <w:tab w:val="clear" w:pos="1720"/>
          <w:tab w:val="clear" w:pos="2120"/>
          <w:tab w:val="clear" w:pos="5640"/>
        </w:tabs>
        <w:spacing w:line="312" w:lineRule="auto"/>
        <w:jc w:val="left"/>
        <w:rPr>
          <w:rFonts w:cs="Arial"/>
          <w:lang w:val="de-DE"/>
        </w:rPr>
      </w:pPr>
    </w:p>
    <w:p w:rsidR="00BA5124" w:rsidRPr="009C4ECA" w:rsidRDefault="00BA5124" w:rsidP="00BA5124">
      <w:pPr>
        <w:tabs>
          <w:tab w:val="clear" w:pos="560"/>
          <w:tab w:val="clear" w:pos="1120"/>
          <w:tab w:val="clear" w:pos="1720"/>
          <w:tab w:val="clear" w:pos="2120"/>
          <w:tab w:val="clear" w:pos="5640"/>
        </w:tabs>
        <w:spacing w:line="312" w:lineRule="auto"/>
        <w:jc w:val="left"/>
        <w:rPr>
          <w:rFonts w:cs="Arial"/>
          <w:lang w:val="de-DE"/>
        </w:rPr>
      </w:pPr>
    </w:p>
    <w:p w:rsidR="00BA5124" w:rsidRPr="009C4ECA" w:rsidRDefault="00BA5124" w:rsidP="00BA5124">
      <w:pPr>
        <w:tabs>
          <w:tab w:val="clear" w:pos="560"/>
          <w:tab w:val="clear" w:pos="1120"/>
          <w:tab w:val="clear" w:pos="1720"/>
          <w:tab w:val="clear" w:pos="2120"/>
          <w:tab w:val="clear" w:pos="5640"/>
        </w:tabs>
        <w:spacing w:line="312" w:lineRule="auto"/>
        <w:jc w:val="left"/>
        <w:rPr>
          <w:rFonts w:cs="Arial"/>
          <w:lang w:val="de-DE"/>
        </w:rPr>
      </w:pPr>
    </w:p>
    <w:p w:rsidR="00BA5124" w:rsidRPr="00C60713" w:rsidRDefault="00BA5124" w:rsidP="00BA5124">
      <w:pPr>
        <w:tabs>
          <w:tab w:val="clear" w:pos="560"/>
          <w:tab w:val="clear" w:pos="1120"/>
          <w:tab w:val="clear" w:pos="1720"/>
          <w:tab w:val="clear" w:pos="2120"/>
          <w:tab w:val="clear" w:pos="5640"/>
        </w:tabs>
        <w:spacing w:line="312" w:lineRule="auto"/>
        <w:jc w:val="left"/>
        <w:rPr>
          <w:lang w:val="de-DE"/>
        </w:rPr>
      </w:pPr>
      <w:r w:rsidRPr="00C60713">
        <w:rPr>
          <w:rFonts w:cs="Arial"/>
          <w:lang w:val="de-DE"/>
        </w:rPr>
        <w:t>..................................................</w:t>
      </w:r>
      <w:r w:rsidRPr="00C60713">
        <w:rPr>
          <w:rFonts w:cs="Arial"/>
          <w:lang w:val="de-DE"/>
        </w:rPr>
        <w:tab/>
      </w:r>
      <w:r w:rsidRPr="00C60713">
        <w:rPr>
          <w:rFonts w:cs="Arial"/>
          <w:lang w:val="de-DE"/>
        </w:rPr>
        <w:tab/>
      </w:r>
      <w:r w:rsidRPr="00C60713">
        <w:rPr>
          <w:rFonts w:cs="Arial"/>
          <w:lang w:val="de-DE"/>
        </w:rPr>
        <w:tab/>
        <w:t>................................................</w:t>
      </w:r>
    </w:p>
    <w:p w:rsidR="00BA5124" w:rsidRPr="00C60713" w:rsidRDefault="00A55EAE" w:rsidP="00BA5124">
      <w:pPr>
        <w:tabs>
          <w:tab w:val="clear" w:pos="560"/>
          <w:tab w:val="clear" w:pos="1120"/>
          <w:tab w:val="clear" w:pos="1720"/>
          <w:tab w:val="clear" w:pos="2120"/>
          <w:tab w:val="clear" w:pos="5640"/>
        </w:tabs>
        <w:spacing w:line="312" w:lineRule="auto"/>
        <w:jc w:val="left"/>
        <w:rPr>
          <w:lang w:val="de-DE"/>
        </w:rPr>
      </w:pPr>
      <w:r>
        <w:rPr>
          <w:rFonts w:cs="Arial"/>
          <w:lang w:val="de-DE"/>
        </w:rPr>
        <w:t>Ort</w:t>
      </w:r>
      <w:r w:rsidR="00BA5124" w:rsidRPr="00C60713">
        <w:rPr>
          <w:rFonts w:cs="Arial"/>
          <w:lang w:val="de-DE"/>
        </w:rPr>
        <w:t xml:space="preserve">, </w:t>
      </w:r>
      <w:r>
        <w:rPr>
          <w:rFonts w:cs="Arial"/>
          <w:lang w:val="de-DE"/>
        </w:rPr>
        <w:t>Datum</w:t>
      </w:r>
      <w:r w:rsidR="00BA5124" w:rsidRPr="00C60713">
        <w:rPr>
          <w:rFonts w:cs="Arial"/>
          <w:lang w:val="de-DE"/>
        </w:rPr>
        <w:t xml:space="preserve"> </w:t>
      </w:r>
      <w:r w:rsidR="00BA5124" w:rsidRPr="00C60713">
        <w:rPr>
          <w:rFonts w:cs="Arial"/>
          <w:lang w:val="de-DE"/>
        </w:rPr>
        <w:tab/>
      </w:r>
      <w:r w:rsidR="00BA5124" w:rsidRPr="00C60713">
        <w:rPr>
          <w:rFonts w:cs="Arial"/>
          <w:lang w:val="de-DE"/>
        </w:rPr>
        <w:tab/>
      </w:r>
      <w:r w:rsidR="00BA5124" w:rsidRPr="00C60713">
        <w:rPr>
          <w:rFonts w:cs="Arial"/>
          <w:lang w:val="de-DE"/>
        </w:rPr>
        <w:tab/>
      </w:r>
      <w:r w:rsidR="00BA5124" w:rsidRPr="00C60713">
        <w:rPr>
          <w:rFonts w:cs="Arial"/>
          <w:lang w:val="de-DE"/>
        </w:rPr>
        <w:tab/>
      </w:r>
      <w:r w:rsidR="00BA5124" w:rsidRPr="00C60713">
        <w:rPr>
          <w:rFonts w:cs="Arial"/>
          <w:lang w:val="de-DE"/>
        </w:rPr>
        <w:tab/>
      </w:r>
      <w:r w:rsidR="00BA5124" w:rsidRPr="00C60713">
        <w:rPr>
          <w:rFonts w:cs="Arial"/>
          <w:lang w:val="de-DE"/>
        </w:rPr>
        <w:tab/>
      </w:r>
      <w:r>
        <w:rPr>
          <w:rFonts w:cs="Arial"/>
          <w:lang w:val="de-DE"/>
        </w:rPr>
        <w:t>Unterschrift</w:t>
      </w:r>
    </w:p>
    <w:p w:rsidR="00BA5124" w:rsidRDefault="00BA5124" w:rsidP="00BA5124">
      <w:pPr>
        <w:pStyle w:val="Heading1"/>
        <w:numPr>
          <w:ilvl w:val="0"/>
          <w:numId w:val="0"/>
        </w:numPr>
        <w:spacing w:line="312" w:lineRule="auto"/>
        <w:rPr>
          <w:lang w:val="de-DE"/>
        </w:rPr>
      </w:pPr>
      <w:r>
        <w:rPr>
          <w:lang w:val="de-DE"/>
        </w:rPr>
        <w:br w:type="page"/>
      </w:r>
    </w:p>
    <w:p w:rsidR="006F252F" w:rsidRDefault="006F252F" w:rsidP="006F252F">
      <w:pPr>
        <w:pStyle w:val="Anhangberschrift1"/>
      </w:pPr>
      <w:bookmarkStart w:id="4" w:name="_Toc353784458"/>
      <w:bookmarkEnd w:id="2"/>
      <w:r>
        <w:rPr>
          <w:lang w:val="de-DE"/>
        </w:rPr>
        <w:lastRenderedPageBreak/>
        <w:t>Abstract</w:t>
      </w:r>
      <w:bookmarkEnd w:id="4"/>
    </w:p>
    <w:p w:rsidR="006F252F" w:rsidRDefault="006F252F" w:rsidP="006F252F">
      <w:pPr>
        <w:rPr>
          <w:rFonts w:cs="Arial"/>
          <w:lang w:val="de-DE"/>
        </w:rPr>
      </w:pPr>
      <w:r>
        <w:rPr>
          <w:rFonts w:cs="Arial"/>
          <w:lang w:val="de-DE"/>
        </w:rPr>
        <w:t xml:space="preserve">Ich bin die Kurzfassung und sollte die Arbeit in englischer Sprache zusammenfassen. Eine Kurzfassung dient dazu, den eiligen </w:t>
      </w:r>
      <w:proofErr w:type="spellStart"/>
      <w:r>
        <w:rPr>
          <w:rFonts w:cs="Arial"/>
          <w:lang w:val="de-DE"/>
        </w:rPr>
        <w:t>LeserInnen</w:t>
      </w:r>
      <w:proofErr w:type="spellEnd"/>
      <w:r>
        <w:rPr>
          <w:rFonts w:cs="Arial"/>
          <w:lang w:val="de-DE"/>
        </w:rPr>
        <w:t>, die Entscheidung zu erleichtern, ob es für ihre Fragestellung interessant ist, sich weiter mit dieser Arbeit zu befassen. Entsprechend sollen die wesentlichen Erkenntnisse der Arbeit in dieser Kurzfassung kurz und übersichtlich dargestellt werden.</w:t>
      </w:r>
    </w:p>
    <w:p w:rsidR="006F252F" w:rsidRPr="00C60713" w:rsidRDefault="006F252F" w:rsidP="006F252F">
      <w:pPr>
        <w:tabs>
          <w:tab w:val="clear" w:pos="560"/>
          <w:tab w:val="clear" w:pos="1120"/>
          <w:tab w:val="clear" w:pos="1720"/>
          <w:tab w:val="clear" w:pos="2120"/>
          <w:tab w:val="clear" w:pos="5640"/>
        </w:tabs>
        <w:spacing w:line="312" w:lineRule="auto"/>
        <w:rPr>
          <w:lang w:val="de-DE"/>
        </w:rPr>
      </w:pPr>
      <w:r w:rsidRPr="00C60713">
        <w:rPr>
          <w:lang w:val="de-DE"/>
        </w:rPr>
        <w:br w:type="page"/>
      </w:r>
    </w:p>
    <w:p w:rsidR="004D6A65" w:rsidRDefault="006F252F" w:rsidP="006F442A">
      <w:pPr>
        <w:pStyle w:val="Anhangberschrift1"/>
      </w:pPr>
      <w:bookmarkStart w:id="5" w:name="_Toc353784459"/>
      <w:r>
        <w:rPr>
          <w:lang w:val="de-DE"/>
        </w:rPr>
        <w:lastRenderedPageBreak/>
        <w:t>Kurzfassung</w:t>
      </w:r>
      <w:bookmarkEnd w:id="5"/>
    </w:p>
    <w:p w:rsidR="00603177" w:rsidRDefault="004865BE" w:rsidP="00C172A3">
      <w:pPr>
        <w:rPr>
          <w:rFonts w:cs="Arial"/>
          <w:lang w:val="de-DE"/>
        </w:rPr>
      </w:pPr>
      <w:r>
        <w:rPr>
          <w:rFonts w:cs="Arial"/>
          <w:lang w:val="de-DE"/>
        </w:rPr>
        <w:t xml:space="preserve">Ich bin die Kurzfassung und sollte die Arbeit </w:t>
      </w:r>
      <w:r w:rsidR="00C94E8F">
        <w:rPr>
          <w:rFonts w:cs="Arial"/>
          <w:lang w:val="de-DE"/>
        </w:rPr>
        <w:t xml:space="preserve">in </w:t>
      </w:r>
      <w:r w:rsidR="006F252F">
        <w:rPr>
          <w:rFonts w:cs="Arial"/>
          <w:lang w:val="de-DE"/>
        </w:rPr>
        <w:t>deutscher</w:t>
      </w:r>
      <w:r w:rsidR="00C94E8F">
        <w:rPr>
          <w:rFonts w:cs="Arial"/>
          <w:lang w:val="de-DE"/>
        </w:rPr>
        <w:t xml:space="preserve"> Sprache </w:t>
      </w:r>
      <w:r>
        <w:rPr>
          <w:rFonts w:cs="Arial"/>
          <w:lang w:val="de-DE"/>
        </w:rPr>
        <w:t xml:space="preserve">zusammenfassen. Eine Kurzfassung dient dazu, den eiligen </w:t>
      </w:r>
      <w:proofErr w:type="spellStart"/>
      <w:r>
        <w:rPr>
          <w:rFonts w:cs="Arial"/>
          <w:lang w:val="de-DE"/>
        </w:rPr>
        <w:t>LeserInnen</w:t>
      </w:r>
      <w:proofErr w:type="spellEnd"/>
      <w:r>
        <w:rPr>
          <w:rFonts w:cs="Arial"/>
          <w:lang w:val="de-DE"/>
        </w:rPr>
        <w:t xml:space="preserve">, die Entscheidung zu erleichtern, ob es für </w:t>
      </w:r>
      <w:r w:rsidR="00D9556D">
        <w:rPr>
          <w:rFonts w:cs="Arial"/>
          <w:lang w:val="de-DE"/>
        </w:rPr>
        <w:t>ihre</w:t>
      </w:r>
      <w:r>
        <w:rPr>
          <w:rFonts w:cs="Arial"/>
          <w:lang w:val="de-DE"/>
        </w:rPr>
        <w:t xml:space="preserve"> Fragestellung interessant ist, sich weiter mit dieser Arbeit zu befassen. Entsprechend sollen die wesentlichen Erkenntnisse der Arbeit in dieser Kurzfassung kurz und übersichtlich dargestellt werden.</w:t>
      </w:r>
    </w:p>
    <w:p w:rsidR="00240826" w:rsidRPr="00C60713" w:rsidRDefault="00240826" w:rsidP="00127F6C">
      <w:pPr>
        <w:tabs>
          <w:tab w:val="clear" w:pos="560"/>
          <w:tab w:val="clear" w:pos="1120"/>
          <w:tab w:val="clear" w:pos="1720"/>
          <w:tab w:val="clear" w:pos="2120"/>
          <w:tab w:val="clear" w:pos="5640"/>
        </w:tabs>
        <w:spacing w:line="312" w:lineRule="auto"/>
        <w:rPr>
          <w:lang w:val="de-DE"/>
        </w:rPr>
      </w:pPr>
      <w:bookmarkStart w:id="6" w:name="__RefHeading__1235_1529400659"/>
      <w:bookmarkStart w:id="7" w:name="_Toc275173988"/>
      <w:bookmarkStart w:id="8" w:name="_Toc462197492"/>
      <w:bookmarkEnd w:id="6"/>
      <w:r w:rsidRPr="00C60713">
        <w:rPr>
          <w:lang w:val="de-DE"/>
        </w:rPr>
        <w:br w:type="page"/>
      </w:r>
    </w:p>
    <w:p w:rsidR="004D6A65" w:rsidRPr="006F252F" w:rsidRDefault="006F252F" w:rsidP="006F442A">
      <w:pPr>
        <w:pStyle w:val="Anhangberschrift1"/>
        <w:rPr>
          <w:lang w:val="de-DE"/>
        </w:rPr>
      </w:pPr>
      <w:bookmarkStart w:id="9" w:name="_Toc353784460"/>
      <w:bookmarkEnd w:id="7"/>
      <w:bookmarkEnd w:id="8"/>
      <w:r w:rsidRPr="006F252F">
        <w:rPr>
          <w:lang w:val="de-DE"/>
        </w:rPr>
        <w:lastRenderedPageBreak/>
        <w:t>Inhaltsverzeichnis</w:t>
      </w:r>
      <w:bookmarkEnd w:id="9"/>
    </w:p>
    <w:p w:rsidR="0066082F" w:rsidRDefault="009F6ECC">
      <w:pPr>
        <w:pStyle w:val="Verzeichnis1"/>
        <w:rPr>
          <w:rFonts w:asciiTheme="minorHAnsi" w:eastAsiaTheme="minorEastAsia" w:hAnsiTheme="minorHAnsi" w:cstheme="minorBidi"/>
          <w:b w:val="0"/>
          <w:noProof/>
          <w:lang w:val="de-DE"/>
        </w:rPr>
      </w:pPr>
      <w:r>
        <w:rPr>
          <w:szCs w:val="20"/>
        </w:rPr>
        <w:fldChar w:fldCharType="begin"/>
      </w:r>
      <w:r w:rsidR="00027632" w:rsidRPr="006F252F">
        <w:rPr>
          <w:szCs w:val="20"/>
          <w:lang w:val="de-DE"/>
        </w:rPr>
        <w:instrText xml:space="preserve"> TOC \o "1-3" </w:instrText>
      </w:r>
      <w:r>
        <w:rPr>
          <w:szCs w:val="20"/>
        </w:rPr>
        <w:fldChar w:fldCharType="separate"/>
      </w:r>
      <w:r w:rsidR="0066082F" w:rsidRPr="0066082F">
        <w:rPr>
          <w:noProof/>
          <w:lang w:val="de-DE"/>
        </w:rPr>
        <w:t>Ehrenwörtliche Erklärung</w:t>
      </w:r>
      <w:r w:rsidR="0066082F">
        <w:rPr>
          <w:noProof/>
        </w:rPr>
        <w:tab/>
      </w:r>
      <w:r w:rsidR="0066082F">
        <w:rPr>
          <w:noProof/>
        </w:rPr>
        <w:fldChar w:fldCharType="begin"/>
      </w:r>
      <w:r w:rsidR="0066082F">
        <w:rPr>
          <w:noProof/>
        </w:rPr>
        <w:instrText xml:space="preserve"> PAGEREF _Toc353784457 \h </w:instrText>
      </w:r>
      <w:r w:rsidR="0066082F">
        <w:rPr>
          <w:noProof/>
        </w:rPr>
      </w:r>
      <w:r w:rsidR="0066082F">
        <w:rPr>
          <w:noProof/>
        </w:rPr>
        <w:fldChar w:fldCharType="separate"/>
      </w:r>
      <w:r w:rsidR="00CA304C">
        <w:rPr>
          <w:noProof/>
        </w:rPr>
        <w:t>II</w:t>
      </w:r>
      <w:r w:rsidR="0066082F">
        <w:rPr>
          <w:noProof/>
        </w:rPr>
        <w:fldChar w:fldCharType="end"/>
      </w:r>
    </w:p>
    <w:p w:rsidR="0066082F" w:rsidRDefault="0066082F">
      <w:pPr>
        <w:pStyle w:val="Verzeichnis1"/>
        <w:rPr>
          <w:rFonts w:asciiTheme="minorHAnsi" w:eastAsiaTheme="minorEastAsia" w:hAnsiTheme="minorHAnsi" w:cstheme="minorBidi"/>
          <w:b w:val="0"/>
          <w:noProof/>
          <w:lang w:val="de-DE"/>
        </w:rPr>
      </w:pPr>
      <w:r w:rsidRPr="00D75DDD">
        <w:rPr>
          <w:noProof/>
          <w:lang w:val="de-DE"/>
        </w:rPr>
        <w:t>Abstract</w:t>
      </w:r>
      <w:r>
        <w:rPr>
          <w:noProof/>
        </w:rPr>
        <w:tab/>
      </w:r>
      <w:r>
        <w:rPr>
          <w:noProof/>
        </w:rPr>
        <w:fldChar w:fldCharType="begin"/>
      </w:r>
      <w:r>
        <w:rPr>
          <w:noProof/>
        </w:rPr>
        <w:instrText xml:space="preserve"> PAGEREF _Toc353784458 \h </w:instrText>
      </w:r>
      <w:r>
        <w:rPr>
          <w:noProof/>
        </w:rPr>
      </w:r>
      <w:r>
        <w:rPr>
          <w:noProof/>
        </w:rPr>
        <w:fldChar w:fldCharType="separate"/>
      </w:r>
      <w:r w:rsidR="00CA304C">
        <w:rPr>
          <w:noProof/>
        </w:rPr>
        <w:t>III</w:t>
      </w:r>
      <w:r>
        <w:rPr>
          <w:noProof/>
        </w:rPr>
        <w:fldChar w:fldCharType="end"/>
      </w:r>
    </w:p>
    <w:p w:rsidR="0066082F" w:rsidRDefault="0066082F">
      <w:pPr>
        <w:pStyle w:val="Verzeichnis1"/>
        <w:rPr>
          <w:rFonts w:asciiTheme="minorHAnsi" w:eastAsiaTheme="minorEastAsia" w:hAnsiTheme="minorHAnsi" w:cstheme="minorBidi"/>
          <w:b w:val="0"/>
          <w:noProof/>
          <w:lang w:val="de-DE"/>
        </w:rPr>
      </w:pPr>
      <w:r w:rsidRPr="00D75DDD">
        <w:rPr>
          <w:noProof/>
          <w:lang w:val="de-DE"/>
        </w:rPr>
        <w:t>Kurzfassung</w:t>
      </w:r>
      <w:r>
        <w:rPr>
          <w:noProof/>
        </w:rPr>
        <w:tab/>
      </w:r>
      <w:r>
        <w:rPr>
          <w:noProof/>
        </w:rPr>
        <w:fldChar w:fldCharType="begin"/>
      </w:r>
      <w:r>
        <w:rPr>
          <w:noProof/>
        </w:rPr>
        <w:instrText xml:space="preserve"> PAGEREF _Toc353784459 \h </w:instrText>
      </w:r>
      <w:r>
        <w:rPr>
          <w:noProof/>
        </w:rPr>
      </w:r>
      <w:r>
        <w:rPr>
          <w:noProof/>
        </w:rPr>
        <w:fldChar w:fldCharType="separate"/>
      </w:r>
      <w:r w:rsidR="00CA304C">
        <w:rPr>
          <w:noProof/>
        </w:rPr>
        <w:t>IV</w:t>
      </w:r>
      <w:r>
        <w:rPr>
          <w:noProof/>
        </w:rPr>
        <w:fldChar w:fldCharType="end"/>
      </w:r>
    </w:p>
    <w:p w:rsidR="0066082F" w:rsidRDefault="0066082F">
      <w:pPr>
        <w:pStyle w:val="Verzeichnis1"/>
        <w:rPr>
          <w:rFonts w:asciiTheme="minorHAnsi" w:eastAsiaTheme="minorEastAsia" w:hAnsiTheme="minorHAnsi" w:cstheme="minorBidi"/>
          <w:b w:val="0"/>
          <w:noProof/>
          <w:lang w:val="de-DE"/>
        </w:rPr>
      </w:pPr>
      <w:r w:rsidRPr="00D75DDD">
        <w:rPr>
          <w:noProof/>
          <w:lang w:val="de-DE"/>
        </w:rPr>
        <w:t>Inhaltsverzeichnis</w:t>
      </w:r>
      <w:r>
        <w:rPr>
          <w:noProof/>
        </w:rPr>
        <w:tab/>
      </w:r>
      <w:r>
        <w:rPr>
          <w:noProof/>
        </w:rPr>
        <w:fldChar w:fldCharType="begin"/>
      </w:r>
      <w:r>
        <w:rPr>
          <w:noProof/>
        </w:rPr>
        <w:instrText xml:space="preserve"> PAGEREF _Toc353784460 \h </w:instrText>
      </w:r>
      <w:r>
        <w:rPr>
          <w:noProof/>
        </w:rPr>
      </w:r>
      <w:r>
        <w:rPr>
          <w:noProof/>
        </w:rPr>
        <w:fldChar w:fldCharType="separate"/>
      </w:r>
      <w:r w:rsidR="00CA304C">
        <w:rPr>
          <w:noProof/>
        </w:rPr>
        <w:t>V</w:t>
      </w:r>
      <w:r>
        <w:rPr>
          <w:noProof/>
        </w:rPr>
        <w:fldChar w:fldCharType="end"/>
      </w:r>
    </w:p>
    <w:p w:rsidR="0066082F" w:rsidRDefault="0066082F">
      <w:pPr>
        <w:pStyle w:val="Verzeichnis1"/>
        <w:tabs>
          <w:tab w:val="left" w:pos="482"/>
        </w:tabs>
        <w:rPr>
          <w:rFonts w:asciiTheme="minorHAnsi" w:eastAsiaTheme="minorEastAsia" w:hAnsiTheme="minorHAnsi" w:cstheme="minorBidi"/>
          <w:b w:val="0"/>
          <w:noProof/>
          <w:lang w:val="de-DE"/>
        </w:rPr>
      </w:pPr>
      <w:r w:rsidRPr="00D75DDD">
        <w:rPr>
          <w:noProof/>
          <w:lang w:val="de-DE"/>
        </w:rPr>
        <w:t>1</w:t>
      </w:r>
      <w:r>
        <w:rPr>
          <w:rFonts w:asciiTheme="minorHAnsi" w:eastAsiaTheme="minorEastAsia" w:hAnsiTheme="minorHAnsi" w:cstheme="minorBidi"/>
          <w:b w:val="0"/>
          <w:noProof/>
          <w:lang w:val="de-DE"/>
        </w:rPr>
        <w:tab/>
      </w:r>
      <w:r w:rsidRPr="00D75DDD">
        <w:rPr>
          <w:noProof/>
          <w:lang w:val="de-DE"/>
        </w:rPr>
        <w:t>Einleitung</w:t>
      </w:r>
      <w:r>
        <w:rPr>
          <w:noProof/>
        </w:rPr>
        <w:tab/>
      </w:r>
      <w:r>
        <w:rPr>
          <w:noProof/>
        </w:rPr>
        <w:fldChar w:fldCharType="begin"/>
      </w:r>
      <w:r>
        <w:rPr>
          <w:noProof/>
        </w:rPr>
        <w:instrText xml:space="preserve"> PAGEREF _Toc353784461 \h </w:instrText>
      </w:r>
      <w:r>
        <w:rPr>
          <w:noProof/>
        </w:rPr>
      </w:r>
      <w:r>
        <w:rPr>
          <w:noProof/>
        </w:rPr>
        <w:fldChar w:fldCharType="separate"/>
      </w:r>
      <w:r w:rsidR="00CA304C">
        <w:rPr>
          <w:noProof/>
        </w:rPr>
        <w:t>1</w:t>
      </w:r>
      <w:r>
        <w:rPr>
          <w:noProof/>
        </w:rPr>
        <w:fldChar w:fldCharType="end"/>
      </w:r>
    </w:p>
    <w:p w:rsidR="0066082F" w:rsidRDefault="0066082F">
      <w:pPr>
        <w:pStyle w:val="Verzeichnis1"/>
        <w:tabs>
          <w:tab w:val="left" w:pos="482"/>
        </w:tabs>
        <w:rPr>
          <w:rFonts w:asciiTheme="minorHAnsi" w:eastAsiaTheme="minorEastAsia" w:hAnsiTheme="minorHAnsi" w:cstheme="minorBidi"/>
          <w:b w:val="0"/>
          <w:noProof/>
          <w:lang w:val="de-DE"/>
        </w:rPr>
      </w:pPr>
      <w:r w:rsidRPr="00D75DDD">
        <w:rPr>
          <w:noProof/>
          <w:lang w:val="de-DE"/>
        </w:rPr>
        <w:t>2</w:t>
      </w:r>
      <w:r>
        <w:rPr>
          <w:rFonts w:asciiTheme="minorHAnsi" w:eastAsiaTheme="minorEastAsia" w:hAnsiTheme="minorHAnsi" w:cstheme="minorBidi"/>
          <w:b w:val="0"/>
          <w:noProof/>
          <w:lang w:val="de-DE"/>
        </w:rPr>
        <w:tab/>
      </w:r>
      <w:r w:rsidRPr="00D75DDD">
        <w:rPr>
          <w:noProof/>
          <w:lang w:val="de-DE"/>
        </w:rPr>
        <w:t>Inhalt und Form der Arbeit</w:t>
      </w:r>
      <w:r>
        <w:rPr>
          <w:noProof/>
        </w:rPr>
        <w:tab/>
      </w:r>
      <w:r>
        <w:rPr>
          <w:noProof/>
        </w:rPr>
        <w:fldChar w:fldCharType="begin"/>
      </w:r>
      <w:r>
        <w:rPr>
          <w:noProof/>
        </w:rPr>
        <w:instrText xml:space="preserve"> PAGEREF _Toc353784462 \h </w:instrText>
      </w:r>
      <w:r>
        <w:rPr>
          <w:noProof/>
        </w:rPr>
      </w:r>
      <w:r>
        <w:rPr>
          <w:noProof/>
        </w:rPr>
        <w:fldChar w:fldCharType="separate"/>
      </w:r>
      <w:r w:rsidR="00CA304C">
        <w:rPr>
          <w:noProof/>
        </w:rPr>
        <w:t>2</w:t>
      </w:r>
      <w:r>
        <w:rPr>
          <w:noProof/>
        </w:rPr>
        <w:fldChar w:fldCharType="end"/>
      </w:r>
    </w:p>
    <w:p w:rsidR="0066082F" w:rsidRDefault="0066082F">
      <w:pPr>
        <w:pStyle w:val="Verzeichnis2"/>
        <w:rPr>
          <w:rFonts w:asciiTheme="minorHAnsi" w:eastAsiaTheme="minorEastAsia" w:hAnsiTheme="minorHAnsi" w:cstheme="minorBidi"/>
          <w:lang w:val="de-DE"/>
        </w:rPr>
      </w:pPr>
      <w:r w:rsidRPr="00D75DDD">
        <w:rPr>
          <w:lang w:val="de-DE"/>
        </w:rPr>
        <w:t>2.1</w:t>
      </w:r>
      <w:r>
        <w:rPr>
          <w:rFonts w:asciiTheme="minorHAnsi" w:eastAsiaTheme="minorEastAsia" w:hAnsiTheme="minorHAnsi" w:cstheme="minorBidi"/>
          <w:lang w:val="de-DE"/>
        </w:rPr>
        <w:tab/>
      </w:r>
      <w:r w:rsidRPr="00D75DDD">
        <w:rPr>
          <w:lang w:val="de-DE"/>
        </w:rPr>
        <w:t>Inhaltliche Gliederung</w:t>
      </w:r>
      <w:r>
        <w:tab/>
      </w:r>
      <w:r>
        <w:fldChar w:fldCharType="begin"/>
      </w:r>
      <w:r>
        <w:instrText xml:space="preserve"> PAGEREF _Toc353784463 \h </w:instrText>
      </w:r>
      <w:r>
        <w:fldChar w:fldCharType="separate"/>
      </w:r>
      <w:r w:rsidR="00CA304C">
        <w:t>2</w:t>
      </w:r>
      <w:r>
        <w:fldChar w:fldCharType="end"/>
      </w:r>
    </w:p>
    <w:p w:rsidR="0066082F" w:rsidRDefault="0066082F">
      <w:pPr>
        <w:pStyle w:val="Verzeichnis2"/>
        <w:rPr>
          <w:rFonts w:asciiTheme="minorHAnsi" w:eastAsiaTheme="minorEastAsia" w:hAnsiTheme="minorHAnsi" w:cstheme="minorBidi"/>
          <w:lang w:val="de-DE"/>
        </w:rPr>
      </w:pPr>
      <w:r>
        <w:t>2.2</w:t>
      </w:r>
      <w:r>
        <w:rPr>
          <w:rFonts w:asciiTheme="minorHAnsi" w:eastAsiaTheme="minorEastAsia" w:hAnsiTheme="minorHAnsi" w:cstheme="minorBidi"/>
          <w:lang w:val="de-DE"/>
        </w:rPr>
        <w:tab/>
      </w:r>
      <w:r w:rsidRPr="00D75DDD">
        <w:rPr>
          <w:lang w:val="de-DE"/>
        </w:rPr>
        <w:t>Gliederung in Kapitel und Abschnitte</w:t>
      </w:r>
      <w:r>
        <w:tab/>
      </w:r>
      <w:r>
        <w:fldChar w:fldCharType="begin"/>
      </w:r>
      <w:r>
        <w:instrText xml:space="preserve"> PAGEREF _Toc353784464 \h </w:instrText>
      </w:r>
      <w:r>
        <w:fldChar w:fldCharType="separate"/>
      </w:r>
      <w:r w:rsidR="00CA304C">
        <w:t>3</w:t>
      </w:r>
      <w:r>
        <w:fldChar w:fldCharType="end"/>
      </w:r>
    </w:p>
    <w:p w:rsidR="0066082F" w:rsidRDefault="0066082F">
      <w:pPr>
        <w:pStyle w:val="Verzeichnis2"/>
        <w:rPr>
          <w:rFonts w:asciiTheme="minorHAnsi" w:eastAsiaTheme="minorEastAsia" w:hAnsiTheme="minorHAnsi" w:cstheme="minorBidi"/>
          <w:lang w:val="de-DE"/>
        </w:rPr>
      </w:pPr>
      <w:r>
        <w:t>2.3</w:t>
      </w:r>
      <w:r>
        <w:rPr>
          <w:rFonts w:asciiTheme="minorHAnsi" w:eastAsiaTheme="minorEastAsia" w:hAnsiTheme="minorHAnsi" w:cstheme="minorBidi"/>
          <w:lang w:val="de-DE"/>
        </w:rPr>
        <w:tab/>
      </w:r>
      <w:r w:rsidRPr="00D75DDD">
        <w:rPr>
          <w:lang w:val="de-DE"/>
        </w:rPr>
        <w:t>Stil der Arbeit</w:t>
      </w:r>
      <w:r>
        <w:tab/>
      </w:r>
      <w:r>
        <w:fldChar w:fldCharType="begin"/>
      </w:r>
      <w:r>
        <w:instrText xml:space="preserve"> PAGEREF _Toc353784465 \h </w:instrText>
      </w:r>
      <w:r>
        <w:fldChar w:fldCharType="separate"/>
      </w:r>
      <w:r w:rsidR="00CA304C">
        <w:t>3</w:t>
      </w:r>
      <w:r>
        <w:fldChar w:fldCharType="end"/>
      </w:r>
    </w:p>
    <w:p w:rsidR="0066082F" w:rsidRDefault="0066082F">
      <w:pPr>
        <w:pStyle w:val="Verzeichnis2"/>
        <w:rPr>
          <w:rFonts w:asciiTheme="minorHAnsi" w:eastAsiaTheme="minorEastAsia" w:hAnsiTheme="minorHAnsi" w:cstheme="minorBidi"/>
          <w:lang w:val="de-DE"/>
        </w:rPr>
      </w:pPr>
      <w:r>
        <w:t>2.4</w:t>
      </w:r>
      <w:r>
        <w:rPr>
          <w:rFonts w:asciiTheme="minorHAnsi" w:eastAsiaTheme="minorEastAsia" w:hAnsiTheme="minorHAnsi" w:cstheme="minorBidi"/>
          <w:lang w:val="de-DE"/>
        </w:rPr>
        <w:tab/>
      </w:r>
      <w:r w:rsidRPr="00D75DDD">
        <w:rPr>
          <w:lang w:val="de-DE"/>
        </w:rPr>
        <w:t>Form der Arbeit</w:t>
      </w:r>
      <w:r>
        <w:tab/>
      </w:r>
      <w:r>
        <w:fldChar w:fldCharType="begin"/>
      </w:r>
      <w:r>
        <w:instrText xml:space="preserve"> PAGEREF _Toc353784466 \h </w:instrText>
      </w:r>
      <w:r>
        <w:fldChar w:fldCharType="separate"/>
      </w:r>
      <w:r w:rsidR="00CA304C">
        <w:t>4</w:t>
      </w:r>
      <w:r>
        <w:fldChar w:fldCharType="end"/>
      </w:r>
    </w:p>
    <w:p w:rsidR="0066082F" w:rsidRDefault="0066082F">
      <w:pPr>
        <w:pStyle w:val="Verzeichnis2"/>
        <w:rPr>
          <w:rFonts w:asciiTheme="minorHAnsi" w:eastAsiaTheme="minorEastAsia" w:hAnsiTheme="minorHAnsi" w:cstheme="minorBidi"/>
          <w:lang w:val="de-DE"/>
        </w:rPr>
      </w:pPr>
      <w:r w:rsidRPr="00D75DDD">
        <w:rPr>
          <w:lang w:val="de-DE"/>
        </w:rPr>
        <w:t>2.5</w:t>
      </w:r>
      <w:r>
        <w:rPr>
          <w:rFonts w:asciiTheme="minorHAnsi" w:eastAsiaTheme="minorEastAsia" w:hAnsiTheme="minorHAnsi" w:cstheme="minorBidi"/>
          <w:lang w:val="de-DE"/>
        </w:rPr>
        <w:tab/>
      </w:r>
      <w:r w:rsidRPr="00D75DDD">
        <w:rPr>
          <w:lang w:val="de-DE"/>
        </w:rPr>
        <w:t>Tabellen, Grafiken und Abbildungen</w:t>
      </w:r>
      <w:r>
        <w:tab/>
      </w:r>
      <w:r>
        <w:fldChar w:fldCharType="begin"/>
      </w:r>
      <w:r>
        <w:instrText xml:space="preserve"> PAGEREF _Toc353784467 \h </w:instrText>
      </w:r>
      <w:r>
        <w:fldChar w:fldCharType="separate"/>
      </w:r>
      <w:r w:rsidR="00CA304C">
        <w:t>5</w:t>
      </w:r>
      <w:r>
        <w:fldChar w:fldCharType="end"/>
      </w:r>
    </w:p>
    <w:p w:rsidR="0066082F" w:rsidRDefault="0066082F">
      <w:pPr>
        <w:pStyle w:val="Verzeichnis2"/>
        <w:rPr>
          <w:rFonts w:asciiTheme="minorHAnsi" w:eastAsiaTheme="minorEastAsia" w:hAnsiTheme="minorHAnsi" w:cstheme="minorBidi"/>
          <w:lang w:val="de-DE"/>
        </w:rPr>
      </w:pPr>
      <w:r w:rsidRPr="00D75DDD">
        <w:rPr>
          <w:lang w:val="de-DE"/>
        </w:rPr>
        <w:t>2.6</w:t>
      </w:r>
      <w:r>
        <w:rPr>
          <w:rFonts w:asciiTheme="minorHAnsi" w:eastAsiaTheme="minorEastAsia" w:hAnsiTheme="minorHAnsi" w:cstheme="minorBidi"/>
          <w:lang w:val="de-DE"/>
        </w:rPr>
        <w:tab/>
      </w:r>
      <w:r w:rsidRPr="00D75DDD">
        <w:rPr>
          <w:lang w:val="de-DE"/>
        </w:rPr>
        <w:t>Nummerierungen und Verzeichnisse</w:t>
      </w:r>
      <w:r>
        <w:tab/>
      </w:r>
      <w:r>
        <w:fldChar w:fldCharType="begin"/>
      </w:r>
      <w:r>
        <w:instrText xml:space="preserve"> PAGEREF _Toc353784468 \h </w:instrText>
      </w:r>
      <w:r>
        <w:fldChar w:fldCharType="separate"/>
      </w:r>
      <w:r w:rsidR="00CA304C">
        <w:t>7</w:t>
      </w:r>
      <w:r>
        <w:fldChar w:fldCharType="end"/>
      </w:r>
    </w:p>
    <w:p w:rsidR="0066082F" w:rsidRDefault="0066082F">
      <w:pPr>
        <w:pStyle w:val="Verzeichnis2"/>
        <w:rPr>
          <w:rFonts w:asciiTheme="minorHAnsi" w:eastAsiaTheme="minorEastAsia" w:hAnsiTheme="minorHAnsi" w:cstheme="minorBidi"/>
          <w:lang w:val="de-DE"/>
        </w:rPr>
      </w:pPr>
      <w:r>
        <w:t>2.7</w:t>
      </w:r>
      <w:r>
        <w:rPr>
          <w:rFonts w:asciiTheme="minorHAnsi" w:eastAsiaTheme="minorEastAsia" w:hAnsiTheme="minorHAnsi" w:cstheme="minorBidi"/>
          <w:lang w:val="de-DE"/>
        </w:rPr>
        <w:tab/>
      </w:r>
      <w:r w:rsidRPr="00D75DDD">
        <w:rPr>
          <w:lang w:val="de-DE"/>
        </w:rPr>
        <w:t>Zitate</w:t>
      </w:r>
      <w:r>
        <w:tab/>
      </w:r>
      <w:r>
        <w:fldChar w:fldCharType="begin"/>
      </w:r>
      <w:r>
        <w:instrText xml:space="preserve"> PAGEREF _Toc353784469 \h </w:instrText>
      </w:r>
      <w:r>
        <w:fldChar w:fldCharType="separate"/>
      </w:r>
      <w:r w:rsidR="00CA304C">
        <w:t>7</w:t>
      </w:r>
      <w:r>
        <w:fldChar w:fldCharType="end"/>
      </w:r>
    </w:p>
    <w:p w:rsidR="0066082F" w:rsidRDefault="0066082F">
      <w:pPr>
        <w:pStyle w:val="Verzeichnis3"/>
        <w:tabs>
          <w:tab w:val="left" w:pos="1200"/>
        </w:tabs>
        <w:rPr>
          <w:rFonts w:asciiTheme="minorHAnsi" w:eastAsiaTheme="minorEastAsia" w:hAnsiTheme="minorHAnsi" w:cstheme="minorBidi"/>
          <w:noProof/>
          <w:sz w:val="22"/>
          <w:lang w:val="de-DE"/>
        </w:rPr>
      </w:pPr>
      <w:r>
        <w:rPr>
          <w:noProof/>
        </w:rPr>
        <w:t>2.7.1</w:t>
      </w:r>
      <w:r>
        <w:rPr>
          <w:rFonts w:asciiTheme="minorHAnsi" w:eastAsiaTheme="minorEastAsia" w:hAnsiTheme="minorHAnsi" w:cstheme="minorBidi"/>
          <w:noProof/>
          <w:sz w:val="22"/>
          <w:lang w:val="de-DE"/>
        </w:rPr>
        <w:tab/>
      </w:r>
      <w:r w:rsidRPr="00D75DDD">
        <w:rPr>
          <w:noProof/>
          <w:lang w:val="de-DE"/>
        </w:rPr>
        <w:t>Wörtliche und sinngemäße Zitate</w:t>
      </w:r>
      <w:r>
        <w:rPr>
          <w:noProof/>
        </w:rPr>
        <w:tab/>
      </w:r>
      <w:r>
        <w:rPr>
          <w:noProof/>
        </w:rPr>
        <w:fldChar w:fldCharType="begin"/>
      </w:r>
      <w:r>
        <w:rPr>
          <w:noProof/>
        </w:rPr>
        <w:instrText xml:space="preserve"> PAGEREF _Toc353784470 \h </w:instrText>
      </w:r>
      <w:r>
        <w:rPr>
          <w:noProof/>
        </w:rPr>
      </w:r>
      <w:r>
        <w:rPr>
          <w:noProof/>
        </w:rPr>
        <w:fldChar w:fldCharType="separate"/>
      </w:r>
      <w:r w:rsidR="00CA304C">
        <w:rPr>
          <w:noProof/>
        </w:rPr>
        <w:t>7</w:t>
      </w:r>
      <w:r>
        <w:rPr>
          <w:noProof/>
        </w:rPr>
        <w:fldChar w:fldCharType="end"/>
      </w:r>
    </w:p>
    <w:p w:rsidR="0066082F" w:rsidRDefault="0066082F">
      <w:pPr>
        <w:pStyle w:val="Verzeichnis3"/>
        <w:tabs>
          <w:tab w:val="left" w:pos="1200"/>
        </w:tabs>
        <w:rPr>
          <w:rFonts w:asciiTheme="minorHAnsi" w:eastAsiaTheme="minorEastAsia" w:hAnsiTheme="minorHAnsi" w:cstheme="minorBidi"/>
          <w:noProof/>
          <w:sz w:val="22"/>
          <w:lang w:val="de-DE"/>
        </w:rPr>
      </w:pPr>
      <w:r>
        <w:rPr>
          <w:noProof/>
        </w:rPr>
        <w:t>2.7.2</w:t>
      </w:r>
      <w:r>
        <w:rPr>
          <w:rFonts w:asciiTheme="minorHAnsi" w:eastAsiaTheme="minorEastAsia" w:hAnsiTheme="minorHAnsi" w:cstheme="minorBidi"/>
          <w:noProof/>
          <w:sz w:val="22"/>
          <w:lang w:val="de-DE"/>
        </w:rPr>
        <w:tab/>
      </w:r>
      <w:r w:rsidRPr="00D75DDD">
        <w:rPr>
          <w:noProof/>
          <w:lang w:val="de-DE"/>
        </w:rPr>
        <w:t>Zitate aus dem Internet</w:t>
      </w:r>
      <w:r>
        <w:rPr>
          <w:noProof/>
        </w:rPr>
        <w:tab/>
      </w:r>
      <w:r>
        <w:rPr>
          <w:noProof/>
        </w:rPr>
        <w:fldChar w:fldCharType="begin"/>
      </w:r>
      <w:r>
        <w:rPr>
          <w:noProof/>
        </w:rPr>
        <w:instrText xml:space="preserve"> PAGEREF _Toc353784471 \h </w:instrText>
      </w:r>
      <w:r>
        <w:rPr>
          <w:noProof/>
        </w:rPr>
      </w:r>
      <w:r>
        <w:rPr>
          <w:noProof/>
        </w:rPr>
        <w:fldChar w:fldCharType="separate"/>
      </w:r>
      <w:r w:rsidR="00CA304C">
        <w:rPr>
          <w:noProof/>
        </w:rPr>
        <w:t>8</w:t>
      </w:r>
      <w:r>
        <w:rPr>
          <w:noProof/>
        </w:rPr>
        <w:fldChar w:fldCharType="end"/>
      </w:r>
    </w:p>
    <w:p w:rsidR="0066082F" w:rsidRDefault="0066082F">
      <w:pPr>
        <w:pStyle w:val="Verzeichnis1"/>
        <w:tabs>
          <w:tab w:val="left" w:pos="482"/>
        </w:tabs>
        <w:rPr>
          <w:rFonts w:asciiTheme="minorHAnsi" w:eastAsiaTheme="minorEastAsia" w:hAnsiTheme="minorHAnsi" w:cstheme="minorBidi"/>
          <w:b w:val="0"/>
          <w:noProof/>
          <w:lang w:val="de-DE"/>
        </w:rPr>
      </w:pPr>
      <w:r>
        <w:rPr>
          <w:noProof/>
        </w:rPr>
        <w:t>3</w:t>
      </w:r>
      <w:r>
        <w:rPr>
          <w:rFonts w:asciiTheme="minorHAnsi" w:eastAsiaTheme="minorEastAsia" w:hAnsiTheme="minorHAnsi" w:cstheme="minorBidi"/>
          <w:b w:val="0"/>
          <w:noProof/>
          <w:lang w:val="de-DE"/>
        </w:rPr>
        <w:tab/>
      </w:r>
      <w:r>
        <w:rPr>
          <w:noProof/>
        </w:rPr>
        <w:t>Anforderungen</w:t>
      </w:r>
      <w:r>
        <w:rPr>
          <w:noProof/>
        </w:rPr>
        <w:tab/>
      </w:r>
      <w:r>
        <w:rPr>
          <w:noProof/>
        </w:rPr>
        <w:fldChar w:fldCharType="begin"/>
      </w:r>
      <w:r>
        <w:rPr>
          <w:noProof/>
        </w:rPr>
        <w:instrText xml:space="preserve"> PAGEREF _Toc353784472 \h </w:instrText>
      </w:r>
      <w:r>
        <w:rPr>
          <w:noProof/>
        </w:rPr>
      </w:r>
      <w:r>
        <w:rPr>
          <w:noProof/>
        </w:rPr>
        <w:fldChar w:fldCharType="separate"/>
      </w:r>
      <w:r w:rsidR="00CA304C">
        <w:rPr>
          <w:noProof/>
        </w:rPr>
        <w:t>10</w:t>
      </w:r>
      <w:r>
        <w:rPr>
          <w:noProof/>
        </w:rPr>
        <w:fldChar w:fldCharType="end"/>
      </w:r>
    </w:p>
    <w:p w:rsidR="0066082F" w:rsidRDefault="0066082F">
      <w:pPr>
        <w:pStyle w:val="Verzeichnis2"/>
        <w:rPr>
          <w:rFonts w:asciiTheme="minorHAnsi" w:eastAsiaTheme="minorEastAsia" w:hAnsiTheme="minorHAnsi" w:cstheme="minorBidi"/>
          <w:lang w:val="de-DE"/>
        </w:rPr>
      </w:pPr>
      <w:r>
        <w:t>3.1</w:t>
      </w:r>
      <w:r>
        <w:rPr>
          <w:rFonts w:asciiTheme="minorHAnsi" w:eastAsiaTheme="minorEastAsia" w:hAnsiTheme="minorHAnsi" w:cstheme="minorBidi"/>
          <w:lang w:val="de-DE"/>
        </w:rPr>
        <w:tab/>
      </w:r>
      <w:r>
        <w:t>Umfang der Arbeit</w:t>
      </w:r>
      <w:r>
        <w:tab/>
      </w:r>
      <w:r>
        <w:fldChar w:fldCharType="begin"/>
      </w:r>
      <w:r>
        <w:instrText xml:space="preserve"> PAGEREF _Toc353784473 \h </w:instrText>
      </w:r>
      <w:r>
        <w:fldChar w:fldCharType="separate"/>
      </w:r>
      <w:r w:rsidR="00CA304C">
        <w:t>10</w:t>
      </w:r>
      <w:r>
        <w:fldChar w:fldCharType="end"/>
      </w:r>
    </w:p>
    <w:p w:rsidR="0066082F" w:rsidRDefault="0066082F">
      <w:pPr>
        <w:pStyle w:val="Verzeichnis2"/>
        <w:rPr>
          <w:rFonts w:asciiTheme="minorHAnsi" w:eastAsiaTheme="minorEastAsia" w:hAnsiTheme="minorHAnsi" w:cstheme="minorBidi"/>
          <w:lang w:val="de-DE"/>
        </w:rPr>
      </w:pPr>
      <w:r>
        <w:t>3.2</w:t>
      </w:r>
      <w:r>
        <w:rPr>
          <w:rFonts w:asciiTheme="minorHAnsi" w:eastAsiaTheme="minorEastAsia" w:hAnsiTheme="minorHAnsi" w:cstheme="minorBidi"/>
          <w:lang w:val="de-DE"/>
        </w:rPr>
        <w:tab/>
      </w:r>
      <w:r>
        <w:t>Anzahl und Qualität der Quellen</w:t>
      </w:r>
      <w:r>
        <w:tab/>
      </w:r>
      <w:r>
        <w:fldChar w:fldCharType="begin"/>
      </w:r>
      <w:r>
        <w:instrText xml:space="preserve"> PAGEREF _Toc353784474 \h </w:instrText>
      </w:r>
      <w:r>
        <w:fldChar w:fldCharType="separate"/>
      </w:r>
      <w:r w:rsidR="00CA304C">
        <w:t>10</w:t>
      </w:r>
      <w:r>
        <w:fldChar w:fldCharType="end"/>
      </w:r>
    </w:p>
    <w:p w:rsidR="0066082F" w:rsidRDefault="0066082F">
      <w:pPr>
        <w:pStyle w:val="Verzeichnis2"/>
        <w:rPr>
          <w:rFonts w:asciiTheme="minorHAnsi" w:eastAsiaTheme="minorEastAsia" w:hAnsiTheme="minorHAnsi" w:cstheme="minorBidi"/>
          <w:lang w:val="de-DE"/>
        </w:rPr>
      </w:pPr>
      <w:r>
        <w:t>3.3</w:t>
      </w:r>
      <w:r>
        <w:rPr>
          <w:rFonts w:asciiTheme="minorHAnsi" w:eastAsiaTheme="minorEastAsia" w:hAnsiTheme="minorHAnsi" w:cstheme="minorBidi"/>
          <w:lang w:val="de-DE"/>
        </w:rPr>
        <w:tab/>
      </w:r>
      <w:r>
        <w:t>Abgabe</w:t>
      </w:r>
      <w:r>
        <w:tab/>
      </w:r>
      <w:r>
        <w:fldChar w:fldCharType="begin"/>
      </w:r>
      <w:r>
        <w:instrText xml:space="preserve"> PAGEREF _Toc353784475 \h </w:instrText>
      </w:r>
      <w:r>
        <w:fldChar w:fldCharType="separate"/>
      </w:r>
      <w:r w:rsidR="00CA304C">
        <w:t>11</w:t>
      </w:r>
      <w:r>
        <w:fldChar w:fldCharType="end"/>
      </w:r>
    </w:p>
    <w:p w:rsidR="0066082F" w:rsidRDefault="0066082F">
      <w:pPr>
        <w:pStyle w:val="Verzeichnis1"/>
        <w:tabs>
          <w:tab w:val="left" w:pos="482"/>
        </w:tabs>
        <w:rPr>
          <w:rFonts w:asciiTheme="minorHAnsi" w:eastAsiaTheme="minorEastAsia" w:hAnsiTheme="minorHAnsi" w:cstheme="minorBidi"/>
          <w:b w:val="0"/>
          <w:noProof/>
          <w:lang w:val="de-DE"/>
        </w:rPr>
      </w:pPr>
      <w:r>
        <w:rPr>
          <w:noProof/>
        </w:rPr>
        <w:t>4</w:t>
      </w:r>
      <w:r>
        <w:rPr>
          <w:rFonts w:asciiTheme="minorHAnsi" w:eastAsiaTheme="minorEastAsia" w:hAnsiTheme="minorHAnsi" w:cstheme="minorBidi"/>
          <w:b w:val="0"/>
          <w:noProof/>
          <w:lang w:val="de-DE"/>
        </w:rPr>
        <w:tab/>
      </w:r>
      <w:r>
        <w:rPr>
          <w:noProof/>
        </w:rPr>
        <w:t>Fazit</w:t>
      </w:r>
      <w:r>
        <w:rPr>
          <w:noProof/>
        </w:rPr>
        <w:tab/>
      </w:r>
      <w:r>
        <w:rPr>
          <w:noProof/>
        </w:rPr>
        <w:fldChar w:fldCharType="begin"/>
      </w:r>
      <w:r>
        <w:rPr>
          <w:noProof/>
        </w:rPr>
        <w:instrText xml:space="preserve"> PAGEREF _Toc353784476 \h </w:instrText>
      </w:r>
      <w:r>
        <w:rPr>
          <w:noProof/>
        </w:rPr>
      </w:r>
      <w:r>
        <w:rPr>
          <w:noProof/>
        </w:rPr>
        <w:fldChar w:fldCharType="separate"/>
      </w:r>
      <w:r w:rsidR="00CA304C">
        <w:rPr>
          <w:noProof/>
        </w:rPr>
        <w:t>12</w:t>
      </w:r>
      <w:r>
        <w:rPr>
          <w:noProof/>
        </w:rPr>
        <w:fldChar w:fldCharType="end"/>
      </w:r>
    </w:p>
    <w:p w:rsidR="0066082F" w:rsidRDefault="0066082F">
      <w:pPr>
        <w:pStyle w:val="Verzeichnis1"/>
        <w:rPr>
          <w:rFonts w:asciiTheme="minorHAnsi" w:eastAsiaTheme="minorEastAsia" w:hAnsiTheme="minorHAnsi" w:cstheme="minorBidi"/>
          <w:b w:val="0"/>
          <w:noProof/>
          <w:lang w:val="de-DE"/>
        </w:rPr>
      </w:pPr>
      <w:r>
        <w:rPr>
          <w:noProof/>
        </w:rPr>
        <w:t>Quellenverzeichnis</w:t>
      </w:r>
      <w:r>
        <w:rPr>
          <w:noProof/>
        </w:rPr>
        <w:tab/>
      </w:r>
      <w:r>
        <w:rPr>
          <w:noProof/>
        </w:rPr>
        <w:fldChar w:fldCharType="begin"/>
      </w:r>
      <w:r>
        <w:rPr>
          <w:noProof/>
        </w:rPr>
        <w:instrText xml:space="preserve"> PAGEREF _Toc353784477 \h </w:instrText>
      </w:r>
      <w:r>
        <w:rPr>
          <w:noProof/>
        </w:rPr>
      </w:r>
      <w:r>
        <w:rPr>
          <w:noProof/>
        </w:rPr>
        <w:fldChar w:fldCharType="separate"/>
      </w:r>
      <w:r w:rsidR="00CA304C">
        <w:rPr>
          <w:noProof/>
        </w:rPr>
        <w:t>13</w:t>
      </w:r>
      <w:r>
        <w:rPr>
          <w:noProof/>
        </w:rPr>
        <w:fldChar w:fldCharType="end"/>
      </w:r>
    </w:p>
    <w:p w:rsidR="0066082F" w:rsidRDefault="0066082F">
      <w:pPr>
        <w:pStyle w:val="Verzeichnis1"/>
        <w:rPr>
          <w:rFonts w:asciiTheme="minorHAnsi" w:eastAsiaTheme="minorEastAsia" w:hAnsiTheme="minorHAnsi" w:cstheme="minorBidi"/>
          <w:b w:val="0"/>
          <w:noProof/>
          <w:lang w:val="de-DE"/>
        </w:rPr>
      </w:pPr>
      <w:r>
        <w:rPr>
          <w:noProof/>
        </w:rPr>
        <w:t>Abbildungsverzeichnis</w:t>
      </w:r>
      <w:r>
        <w:rPr>
          <w:noProof/>
        </w:rPr>
        <w:tab/>
      </w:r>
      <w:r>
        <w:rPr>
          <w:noProof/>
        </w:rPr>
        <w:fldChar w:fldCharType="begin"/>
      </w:r>
      <w:r>
        <w:rPr>
          <w:noProof/>
        </w:rPr>
        <w:instrText xml:space="preserve"> PAGEREF _Toc353784478 \h </w:instrText>
      </w:r>
      <w:r>
        <w:rPr>
          <w:noProof/>
        </w:rPr>
      </w:r>
      <w:r>
        <w:rPr>
          <w:noProof/>
        </w:rPr>
        <w:fldChar w:fldCharType="separate"/>
      </w:r>
      <w:r w:rsidR="00CA304C">
        <w:rPr>
          <w:noProof/>
        </w:rPr>
        <w:t>14</w:t>
      </w:r>
      <w:r>
        <w:rPr>
          <w:noProof/>
        </w:rPr>
        <w:fldChar w:fldCharType="end"/>
      </w:r>
    </w:p>
    <w:p w:rsidR="0066082F" w:rsidRDefault="0066082F">
      <w:pPr>
        <w:pStyle w:val="Verzeichnis1"/>
        <w:rPr>
          <w:rFonts w:asciiTheme="minorHAnsi" w:eastAsiaTheme="minorEastAsia" w:hAnsiTheme="minorHAnsi" w:cstheme="minorBidi"/>
          <w:b w:val="0"/>
          <w:noProof/>
          <w:lang w:val="de-DE"/>
        </w:rPr>
      </w:pPr>
      <w:r>
        <w:rPr>
          <w:noProof/>
        </w:rPr>
        <w:t>Tabellenverzeichnis</w:t>
      </w:r>
      <w:r>
        <w:rPr>
          <w:noProof/>
        </w:rPr>
        <w:tab/>
      </w:r>
      <w:r>
        <w:rPr>
          <w:noProof/>
        </w:rPr>
        <w:fldChar w:fldCharType="begin"/>
      </w:r>
      <w:r>
        <w:rPr>
          <w:noProof/>
        </w:rPr>
        <w:instrText xml:space="preserve"> PAGEREF _Toc353784479 \h </w:instrText>
      </w:r>
      <w:r>
        <w:rPr>
          <w:noProof/>
        </w:rPr>
      </w:r>
      <w:r>
        <w:rPr>
          <w:noProof/>
        </w:rPr>
        <w:fldChar w:fldCharType="separate"/>
      </w:r>
      <w:r w:rsidR="00CA304C">
        <w:rPr>
          <w:noProof/>
        </w:rPr>
        <w:t>15</w:t>
      </w:r>
      <w:r>
        <w:rPr>
          <w:noProof/>
        </w:rPr>
        <w:fldChar w:fldCharType="end"/>
      </w:r>
    </w:p>
    <w:p w:rsidR="0066082F" w:rsidRDefault="0066082F">
      <w:pPr>
        <w:pStyle w:val="Verzeichnis1"/>
        <w:rPr>
          <w:rFonts w:asciiTheme="minorHAnsi" w:eastAsiaTheme="minorEastAsia" w:hAnsiTheme="minorHAnsi" w:cstheme="minorBidi"/>
          <w:b w:val="0"/>
          <w:noProof/>
          <w:lang w:val="de-DE"/>
        </w:rPr>
      </w:pPr>
      <w:r>
        <w:rPr>
          <w:noProof/>
        </w:rPr>
        <w:t>Listingverzeichnis</w:t>
      </w:r>
      <w:r>
        <w:rPr>
          <w:noProof/>
        </w:rPr>
        <w:tab/>
      </w:r>
      <w:r>
        <w:rPr>
          <w:noProof/>
        </w:rPr>
        <w:fldChar w:fldCharType="begin"/>
      </w:r>
      <w:r>
        <w:rPr>
          <w:noProof/>
        </w:rPr>
        <w:instrText xml:space="preserve"> PAGEREF _Toc353784480 \h </w:instrText>
      </w:r>
      <w:r>
        <w:rPr>
          <w:noProof/>
        </w:rPr>
      </w:r>
      <w:r>
        <w:rPr>
          <w:noProof/>
        </w:rPr>
        <w:fldChar w:fldCharType="separate"/>
      </w:r>
      <w:r w:rsidR="00CA304C">
        <w:rPr>
          <w:noProof/>
        </w:rPr>
        <w:t>16</w:t>
      </w:r>
      <w:r>
        <w:rPr>
          <w:noProof/>
        </w:rPr>
        <w:fldChar w:fldCharType="end"/>
      </w:r>
    </w:p>
    <w:p w:rsidR="0066082F" w:rsidRDefault="0066082F">
      <w:pPr>
        <w:pStyle w:val="Verzeichnis1"/>
        <w:rPr>
          <w:rFonts w:asciiTheme="minorHAnsi" w:eastAsiaTheme="minorEastAsia" w:hAnsiTheme="minorHAnsi" w:cstheme="minorBidi"/>
          <w:b w:val="0"/>
          <w:noProof/>
          <w:lang w:val="de-DE"/>
        </w:rPr>
      </w:pPr>
      <w:r>
        <w:rPr>
          <w:noProof/>
        </w:rPr>
        <w:t>Anhang</w:t>
      </w:r>
      <w:r>
        <w:rPr>
          <w:noProof/>
        </w:rPr>
        <w:tab/>
      </w:r>
      <w:r>
        <w:rPr>
          <w:noProof/>
        </w:rPr>
        <w:fldChar w:fldCharType="begin"/>
      </w:r>
      <w:r>
        <w:rPr>
          <w:noProof/>
        </w:rPr>
        <w:instrText xml:space="preserve"> PAGEREF _Toc353784481 \h </w:instrText>
      </w:r>
      <w:r>
        <w:rPr>
          <w:noProof/>
        </w:rPr>
      </w:r>
      <w:r>
        <w:rPr>
          <w:noProof/>
        </w:rPr>
        <w:fldChar w:fldCharType="separate"/>
      </w:r>
      <w:r w:rsidR="00CA304C">
        <w:rPr>
          <w:noProof/>
        </w:rPr>
        <w:t>17</w:t>
      </w:r>
      <w:r>
        <w:rPr>
          <w:noProof/>
        </w:rPr>
        <w:fldChar w:fldCharType="end"/>
      </w:r>
    </w:p>
    <w:p w:rsidR="0066082F" w:rsidRDefault="0066082F">
      <w:pPr>
        <w:pStyle w:val="Verzeichnis2"/>
        <w:rPr>
          <w:rFonts w:asciiTheme="minorHAnsi" w:eastAsiaTheme="minorEastAsia" w:hAnsiTheme="minorHAnsi" w:cstheme="minorBidi"/>
          <w:lang w:val="de-DE"/>
        </w:rPr>
      </w:pPr>
      <w:r>
        <w:t>A.</w:t>
      </w:r>
      <w:r>
        <w:rPr>
          <w:rFonts w:asciiTheme="minorHAnsi" w:eastAsiaTheme="minorEastAsia" w:hAnsiTheme="minorHAnsi" w:cstheme="minorBidi"/>
          <w:lang w:val="de-DE"/>
        </w:rPr>
        <w:tab/>
      </w:r>
      <w:r>
        <w:t>XXXX</w:t>
      </w:r>
      <w:r>
        <w:tab/>
      </w:r>
      <w:r>
        <w:fldChar w:fldCharType="begin"/>
      </w:r>
      <w:r>
        <w:instrText xml:space="preserve"> PAGEREF _Toc353784482 \h </w:instrText>
      </w:r>
      <w:r>
        <w:fldChar w:fldCharType="separate"/>
      </w:r>
      <w:r w:rsidR="00CA304C">
        <w:t>17</w:t>
      </w:r>
      <w:r>
        <w:fldChar w:fldCharType="end"/>
      </w:r>
    </w:p>
    <w:p w:rsidR="004D6A65" w:rsidRPr="006F252F" w:rsidRDefault="009F6ECC" w:rsidP="00C75250">
      <w:pPr>
        <w:pStyle w:val="Contents1"/>
        <w:tabs>
          <w:tab w:val="clear" w:pos="7931"/>
          <w:tab w:val="right" w:leader="dot" w:pos="8795"/>
        </w:tabs>
        <w:spacing w:line="312" w:lineRule="auto"/>
        <w:rPr>
          <w:lang w:val="en-US"/>
        </w:rPr>
      </w:pPr>
      <w:r>
        <w:rPr>
          <w:rFonts w:eastAsia="Times New Roman" w:cs="Times New Roman"/>
          <w:kern w:val="0"/>
          <w:szCs w:val="20"/>
          <w:lang w:eastAsia="de-DE" w:bidi="ar-SA"/>
        </w:rPr>
        <w:fldChar w:fldCharType="end"/>
      </w:r>
    </w:p>
    <w:p w:rsidR="00103C14" w:rsidRPr="006F252F" w:rsidRDefault="00103C14" w:rsidP="00C75250">
      <w:pPr>
        <w:tabs>
          <w:tab w:val="clear" w:pos="560"/>
          <w:tab w:val="clear" w:pos="1120"/>
          <w:tab w:val="clear" w:pos="1720"/>
          <w:tab w:val="clear" w:pos="2120"/>
          <w:tab w:val="clear" w:pos="5640"/>
          <w:tab w:val="left" w:pos="567"/>
          <w:tab w:val="right" w:pos="8080"/>
          <w:tab w:val="right" w:pos="8505"/>
        </w:tabs>
        <w:autoSpaceDE w:val="0"/>
        <w:autoSpaceDN w:val="0"/>
        <w:adjustRightInd w:val="0"/>
        <w:spacing w:line="312" w:lineRule="auto"/>
        <w:jc w:val="left"/>
        <w:rPr>
          <w:rFonts w:cs="Arial"/>
          <w:lang w:val="en-US"/>
        </w:rPr>
        <w:sectPr w:rsidR="00103C14" w:rsidRPr="006F252F" w:rsidSect="00FD0B2D">
          <w:headerReference w:type="default" r:id="rId14"/>
          <w:footerReference w:type="default" r:id="rId15"/>
          <w:pgSz w:w="11900" w:h="16820"/>
          <w:pgMar w:top="1418" w:right="1701" w:bottom="1701" w:left="1985" w:header="1418" w:footer="1418" w:gutter="284"/>
          <w:pgNumType w:fmt="upperRoman"/>
          <w:cols w:space="708"/>
        </w:sectPr>
      </w:pPr>
    </w:p>
    <w:p w:rsidR="00172977" w:rsidRDefault="006F252F" w:rsidP="00135C9F">
      <w:pPr>
        <w:pStyle w:val="berschrift1"/>
        <w:tabs>
          <w:tab w:val="clear" w:pos="1720"/>
          <w:tab w:val="clear" w:pos="2120"/>
          <w:tab w:val="clear" w:pos="5640"/>
        </w:tabs>
        <w:autoSpaceDE w:val="0"/>
        <w:autoSpaceDN w:val="0"/>
        <w:adjustRightInd w:val="0"/>
        <w:spacing w:line="312" w:lineRule="auto"/>
        <w:rPr>
          <w:lang w:val="de-DE"/>
        </w:rPr>
      </w:pPr>
      <w:bookmarkStart w:id="10" w:name="_Toc275173990"/>
      <w:bookmarkStart w:id="11" w:name="_Toc405642731"/>
      <w:bookmarkStart w:id="12" w:name="_Toc353784461"/>
      <w:r>
        <w:rPr>
          <w:lang w:val="de-DE"/>
        </w:rPr>
        <w:lastRenderedPageBreak/>
        <w:t>Einleitung</w:t>
      </w:r>
      <w:bookmarkEnd w:id="12"/>
    </w:p>
    <w:p w:rsidR="001C3B36" w:rsidRDefault="001C3B36" w:rsidP="0042563D">
      <w:bookmarkStart w:id="13" w:name="_Toc318704156"/>
      <w:r>
        <w:t>Die Einleitung soll an das Thema heranführen, die zu bearbeitende</w:t>
      </w:r>
      <w:r w:rsidR="00353E04">
        <w:t>n Ziele der Arbeit,</w:t>
      </w:r>
      <w:r>
        <w:t xml:space="preserve"> Fragestellung</w:t>
      </w:r>
      <w:r w:rsidR="00353E04">
        <w:t>(en)</w:t>
      </w:r>
      <w:r w:rsidR="00913CCC">
        <w:t xml:space="preserve"> und / oder Arbeitshypothese</w:t>
      </w:r>
      <w:r w:rsidR="00353E04">
        <w:t>(n)</w:t>
      </w:r>
      <w:r w:rsidR="00913CCC">
        <w:t xml:space="preserve"> </w:t>
      </w:r>
      <w:r>
        <w:t>beschreiben sowie die Motivation erklären, warum diese Fragestellung</w:t>
      </w:r>
      <w:r w:rsidR="00913CCC">
        <w:t xml:space="preserve"> / Arbeitshypothese</w:t>
      </w:r>
      <w:r>
        <w:t xml:space="preserve"> interessant ist. </w:t>
      </w:r>
      <w:r w:rsidR="00C53C85">
        <w:t xml:space="preserve">Sie beinhaltet außerdem </w:t>
      </w:r>
      <w:r w:rsidR="00F65136">
        <w:t xml:space="preserve">die Vorgehensweise – welche wissenschaftlichen Methoden werden verwendet, um die </w:t>
      </w:r>
      <w:r w:rsidR="00353E04">
        <w:t xml:space="preserve">Ziele / </w:t>
      </w:r>
      <w:r w:rsidR="00F65136">
        <w:t>Forschungsfrage</w:t>
      </w:r>
      <w:r w:rsidR="00353E04">
        <w:t>(n)</w:t>
      </w:r>
      <w:r w:rsidR="00F65136">
        <w:t xml:space="preserve"> </w:t>
      </w:r>
      <w:r w:rsidR="00913CCC">
        <w:t>/ Arbeitshypothese</w:t>
      </w:r>
      <w:r w:rsidR="00353E04">
        <w:t>(n)</w:t>
      </w:r>
      <w:r w:rsidR="00913CCC">
        <w:t xml:space="preserve"> </w:t>
      </w:r>
      <w:r w:rsidR="00F65136">
        <w:t>zu beantworten.</w:t>
      </w:r>
    </w:p>
    <w:p w:rsidR="001C3B36" w:rsidRDefault="00547B02" w:rsidP="0042563D">
      <w:r w:rsidRPr="00EE40DA">
        <w:t>Die</w:t>
      </w:r>
      <w:r>
        <w:t xml:space="preserve"> </w:t>
      </w:r>
      <w:r w:rsidRPr="00EE40DA">
        <w:t xml:space="preserve">Einleitung soll </w:t>
      </w:r>
      <w:r>
        <w:t>außerdem</w:t>
      </w:r>
      <w:r w:rsidRPr="00EE40DA">
        <w:t xml:space="preserve"> eine Übersicht über die Gliederung der restlichen Arbeit</w:t>
      </w:r>
      <w:r>
        <w:t xml:space="preserve"> </w:t>
      </w:r>
      <w:r w:rsidRPr="00EE40DA">
        <w:t>und Definitionen der wesentlichen Basisbegriffe enthalten.</w:t>
      </w:r>
    </w:p>
    <w:p w:rsidR="005D7DD3" w:rsidRDefault="005D7DD3" w:rsidP="0042563D">
      <w:pPr>
        <w:pStyle w:val="berschrift1"/>
        <w:rPr>
          <w:lang w:val="de-DE"/>
        </w:rPr>
      </w:pPr>
      <w:bookmarkStart w:id="14" w:name="_Toc275173998"/>
      <w:bookmarkStart w:id="15" w:name="_Toc318704166"/>
      <w:bookmarkStart w:id="16" w:name="_Toc353784462"/>
      <w:bookmarkEnd w:id="13"/>
      <w:r>
        <w:rPr>
          <w:lang w:val="de-DE"/>
        </w:rPr>
        <w:lastRenderedPageBreak/>
        <w:t xml:space="preserve">Inhalt und Form der </w:t>
      </w:r>
      <w:r w:rsidR="00042E8E">
        <w:rPr>
          <w:lang w:val="de-DE"/>
        </w:rPr>
        <w:t>A</w:t>
      </w:r>
      <w:r>
        <w:rPr>
          <w:lang w:val="de-DE"/>
        </w:rPr>
        <w:t>rbeit</w:t>
      </w:r>
      <w:bookmarkEnd w:id="14"/>
      <w:bookmarkEnd w:id="15"/>
      <w:bookmarkEnd w:id="16"/>
    </w:p>
    <w:p w:rsidR="005D7DD3" w:rsidRPr="0042563D" w:rsidRDefault="005D7DD3" w:rsidP="0042563D">
      <w:r w:rsidRPr="0042563D">
        <w:t xml:space="preserve">In diesem Kapitel wird auf die inhaltliche Gestaltung einer </w:t>
      </w:r>
      <w:r w:rsidR="00042E8E">
        <w:t>wissenschaftlichen Arbeit</w:t>
      </w:r>
      <w:r w:rsidRPr="0042563D">
        <w:t xml:space="preserve"> eingegangen. Eine durchdachte Gliederung erleichtert die Les- und Nachvollziehbarkeit der Arbeit wesentlich und hilft entscheidend mit, einen positiven Gesamteindruck zu vermitteln.</w:t>
      </w:r>
    </w:p>
    <w:p w:rsidR="005D7DD3" w:rsidRDefault="005D7DD3" w:rsidP="0042563D">
      <w:pPr>
        <w:pStyle w:val="berschrift2"/>
        <w:rPr>
          <w:lang w:val="de-DE"/>
        </w:rPr>
      </w:pPr>
      <w:bookmarkStart w:id="17" w:name="__RefHeading__1261_1529400659"/>
      <w:bookmarkStart w:id="18" w:name="_Toc275173999"/>
      <w:bookmarkStart w:id="19" w:name="_Toc318704167"/>
      <w:bookmarkStart w:id="20" w:name="_Toc353784463"/>
      <w:bookmarkEnd w:id="17"/>
      <w:r>
        <w:rPr>
          <w:lang w:val="de-DE"/>
        </w:rPr>
        <w:t>Inhaltliche Gliederung</w:t>
      </w:r>
      <w:bookmarkEnd w:id="18"/>
      <w:bookmarkEnd w:id="19"/>
      <w:bookmarkEnd w:id="20"/>
    </w:p>
    <w:p w:rsidR="00975139" w:rsidRDefault="00975139" w:rsidP="00975139">
      <w:r>
        <w:t>Die inhaltliche Struktur der Arbeit ist mit dem Betreuenden abzusprechen. Grundsätzlich sollten enthalten sein:</w:t>
      </w:r>
    </w:p>
    <w:p w:rsidR="00975139" w:rsidRDefault="00975139" w:rsidP="00975139">
      <w:pPr>
        <w:pStyle w:val="Listenabsatz"/>
      </w:pPr>
      <w:r>
        <w:t>Kurzfassung (Abstract)</w:t>
      </w:r>
    </w:p>
    <w:p w:rsidR="00975139" w:rsidRDefault="00975139" w:rsidP="00975139">
      <w:pPr>
        <w:pStyle w:val="Listenabsatz"/>
        <w:numPr>
          <w:ilvl w:val="1"/>
          <w:numId w:val="17"/>
        </w:numPr>
      </w:pPr>
      <w:r>
        <w:t>Fasst die Arbeit im Wesentlichen zusammen</w:t>
      </w:r>
    </w:p>
    <w:p w:rsidR="00975139" w:rsidRDefault="00975139" w:rsidP="00975139">
      <w:pPr>
        <w:pStyle w:val="Listenabsatz"/>
        <w:numPr>
          <w:ilvl w:val="1"/>
          <w:numId w:val="17"/>
        </w:numPr>
      </w:pPr>
      <w:r>
        <w:t>streicht die wichsten Resultate heraus</w:t>
      </w:r>
    </w:p>
    <w:p w:rsidR="00975139" w:rsidRDefault="00975139" w:rsidP="00975139">
      <w:pPr>
        <w:pStyle w:val="Listenabsatz"/>
      </w:pPr>
      <w:r>
        <w:t>Inhaltsverzeichnis</w:t>
      </w:r>
    </w:p>
    <w:p w:rsidR="00975139" w:rsidRDefault="00975139" w:rsidP="00975139">
      <w:pPr>
        <w:pStyle w:val="Listenabsatz"/>
      </w:pPr>
      <w:r>
        <w:t>Einleitung (</w:t>
      </w:r>
      <w:proofErr w:type="spellStart"/>
      <w:r>
        <w:t>Introduction</w:t>
      </w:r>
      <w:proofErr w:type="spellEnd"/>
      <w:r>
        <w:t>)</w:t>
      </w:r>
    </w:p>
    <w:p w:rsidR="00975139" w:rsidRDefault="00023557" w:rsidP="00975139">
      <w:pPr>
        <w:pStyle w:val="Listenabsatz"/>
        <w:numPr>
          <w:ilvl w:val="1"/>
          <w:numId w:val="17"/>
        </w:numPr>
      </w:pPr>
      <w:r>
        <w:t>Heranführung an das Thema</w:t>
      </w:r>
    </w:p>
    <w:p w:rsidR="00023557" w:rsidRDefault="00023557" w:rsidP="00975139">
      <w:pPr>
        <w:pStyle w:val="Listenabsatz"/>
        <w:numPr>
          <w:ilvl w:val="1"/>
          <w:numId w:val="17"/>
        </w:numPr>
      </w:pPr>
      <w:r>
        <w:t xml:space="preserve">Beschreibung der </w:t>
      </w:r>
      <w:r w:rsidR="00123850">
        <w:t xml:space="preserve">Ziele der Arbeit, der </w:t>
      </w:r>
      <w:r>
        <w:t>Forschungsfrage</w:t>
      </w:r>
      <w:r w:rsidR="00123850">
        <w:t>(n)</w:t>
      </w:r>
      <w:r>
        <w:t xml:space="preserve"> und / oder Arbeitshypothese</w:t>
      </w:r>
      <w:r w:rsidR="00123850">
        <w:t>(n)</w:t>
      </w:r>
    </w:p>
    <w:p w:rsidR="00023557" w:rsidRDefault="00023557" w:rsidP="00975139">
      <w:pPr>
        <w:pStyle w:val="Listenabsatz"/>
        <w:numPr>
          <w:ilvl w:val="1"/>
          <w:numId w:val="17"/>
        </w:numPr>
      </w:pPr>
      <w:r>
        <w:t>Motivation, warum Frage interessant</w:t>
      </w:r>
    </w:p>
    <w:p w:rsidR="00023557" w:rsidRDefault="00023557" w:rsidP="00975139">
      <w:pPr>
        <w:pStyle w:val="Listenabsatz"/>
        <w:numPr>
          <w:ilvl w:val="1"/>
          <w:numId w:val="17"/>
        </w:numPr>
      </w:pPr>
      <w:r>
        <w:t>Beschreibung der Vorgehensweise – welche wissenschaftliche Methode wird verwendet?</w:t>
      </w:r>
    </w:p>
    <w:p w:rsidR="00023557" w:rsidRDefault="00023557" w:rsidP="00975139">
      <w:pPr>
        <w:pStyle w:val="Listenabsatz"/>
        <w:numPr>
          <w:ilvl w:val="1"/>
          <w:numId w:val="17"/>
        </w:numPr>
      </w:pPr>
      <w:r>
        <w:t>Übersicht über Gliederung der restlichen Arbeit</w:t>
      </w:r>
    </w:p>
    <w:p w:rsidR="00023557" w:rsidRDefault="00023557" w:rsidP="00975139">
      <w:pPr>
        <w:pStyle w:val="Listenabsatz"/>
        <w:numPr>
          <w:ilvl w:val="1"/>
          <w:numId w:val="17"/>
        </w:numPr>
      </w:pPr>
      <w:r>
        <w:t>Definition der wesentlichen Basisbegriffe</w:t>
      </w:r>
    </w:p>
    <w:p w:rsidR="00023557" w:rsidRDefault="00023557" w:rsidP="00023557">
      <w:pPr>
        <w:pStyle w:val="Listenabsatz"/>
      </w:pPr>
      <w:r>
        <w:t>Hauptteil der Arbeit</w:t>
      </w:r>
    </w:p>
    <w:p w:rsidR="00023557" w:rsidRDefault="00023557" w:rsidP="00023557">
      <w:pPr>
        <w:pStyle w:val="Listenabsatz"/>
        <w:numPr>
          <w:ilvl w:val="1"/>
          <w:numId w:val="17"/>
        </w:numPr>
      </w:pPr>
      <w:r>
        <w:t>Darstellung des gegenwärtigen Stands des Wissens im Umfeld des gewählten Themas</w:t>
      </w:r>
    </w:p>
    <w:p w:rsidR="00023557" w:rsidRDefault="00023557" w:rsidP="00023557">
      <w:pPr>
        <w:pStyle w:val="Listenabsatz"/>
        <w:numPr>
          <w:ilvl w:val="1"/>
          <w:numId w:val="17"/>
        </w:numPr>
      </w:pPr>
      <w:r>
        <w:t>Geeignete, in allen wesentlichen Punkten nachvollziehbare Dokumentation der Umsetzung des gewählten Lösungsansatzes</w:t>
      </w:r>
    </w:p>
    <w:p w:rsidR="00023557" w:rsidRDefault="00023557" w:rsidP="00023557">
      <w:pPr>
        <w:pStyle w:val="Listenabsatz"/>
        <w:numPr>
          <w:ilvl w:val="1"/>
          <w:numId w:val="17"/>
        </w:numPr>
      </w:pPr>
      <w:r>
        <w:t>Nachvollziehbare Darstellung der bei der Umsetzung des Lösungsansatzes gemachten Erfahrung</w:t>
      </w:r>
    </w:p>
    <w:p w:rsidR="00023557" w:rsidRDefault="006F252F" w:rsidP="00023557">
      <w:pPr>
        <w:pStyle w:val="Listenabsatz"/>
      </w:pPr>
      <w:r>
        <w:t>Fazit</w:t>
      </w:r>
    </w:p>
    <w:p w:rsidR="00023557" w:rsidRDefault="00023557" w:rsidP="00023557">
      <w:pPr>
        <w:pStyle w:val="Listenabsatz"/>
        <w:numPr>
          <w:ilvl w:val="1"/>
          <w:numId w:val="17"/>
        </w:numPr>
      </w:pPr>
      <w:r>
        <w:lastRenderedPageBreak/>
        <w:t>Darstellung der Erkenntnisse, die aus den gemachten Erfahrungen gewonnen werden können</w:t>
      </w:r>
    </w:p>
    <w:p w:rsidR="00023557" w:rsidRDefault="00023557" w:rsidP="00023557">
      <w:pPr>
        <w:pStyle w:val="Listenabsatz"/>
        <w:numPr>
          <w:ilvl w:val="1"/>
          <w:numId w:val="17"/>
        </w:numPr>
      </w:pPr>
      <w:r>
        <w:t>Abschließende Bewertung der Arbeit aus Sicht des Studierenden</w:t>
      </w:r>
    </w:p>
    <w:p w:rsidR="00023557" w:rsidRPr="00975139" w:rsidRDefault="00023557" w:rsidP="00023557">
      <w:pPr>
        <w:pStyle w:val="Listenabsatz"/>
        <w:numPr>
          <w:ilvl w:val="1"/>
          <w:numId w:val="17"/>
        </w:numPr>
      </w:pPr>
      <w:r>
        <w:t xml:space="preserve">Weiterführende neue Fragen, die sich </w:t>
      </w:r>
      <w:proofErr w:type="spellStart"/>
      <w:r>
        <w:t>as</w:t>
      </w:r>
      <w:proofErr w:type="spellEnd"/>
      <w:r>
        <w:t xml:space="preserve"> den gemachten Erfahrungen und Erkenntnissen ergeben</w:t>
      </w:r>
    </w:p>
    <w:p w:rsidR="005D7DD3" w:rsidRPr="00EE40DA" w:rsidRDefault="005D7DD3" w:rsidP="00EE40DA">
      <w:pPr>
        <w:pStyle w:val="berschrift2"/>
      </w:pPr>
      <w:bookmarkStart w:id="21" w:name="__RefHeading__1263_1529400659"/>
      <w:bookmarkStart w:id="22" w:name="_Toc275174000"/>
      <w:bookmarkStart w:id="23" w:name="_Toc318704168"/>
      <w:bookmarkStart w:id="24" w:name="_Toc353784464"/>
      <w:bookmarkEnd w:id="21"/>
      <w:r>
        <w:rPr>
          <w:lang w:val="de-DE"/>
        </w:rPr>
        <w:t>Gliederung in Kapitel und Abschnitte</w:t>
      </w:r>
      <w:bookmarkEnd w:id="22"/>
      <w:bookmarkEnd w:id="23"/>
      <w:bookmarkEnd w:id="24"/>
    </w:p>
    <w:p w:rsidR="005D7DD3" w:rsidRPr="00EE40DA" w:rsidRDefault="005D7DD3" w:rsidP="00EE40DA">
      <w:r w:rsidRPr="00EE40DA">
        <w:t>In einer wissenschaftlichen Arbeit muss ein Thema systematisch bearbeitet werden. Dieses systematische Vorgehen schlägt sich auch im Aufbau und in der Gliederung nieder. Die Arbeit ist in Kapitel, und wo sinnvoll, in Abschnitte zu gliedern. Der Text ist in Absätze zu gliedern.</w:t>
      </w:r>
    </w:p>
    <w:p w:rsidR="005D7DD3" w:rsidRPr="00EE40DA" w:rsidRDefault="005D7DD3" w:rsidP="00EE40DA">
      <w:r w:rsidRPr="00EE40DA">
        <w:t>Jedes Kapitel und jeder Abschnitt muss in einer gewissen Weise eine logische Einheit</w:t>
      </w:r>
      <w:r w:rsidR="00EE40DA">
        <w:t xml:space="preserve"> </w:t>
      </w:r>
      <w:r w:rsidRPr="00EE40DA">
        <w:t>darstellen, die in sich konsistent ist. Ein Kapitel darf jedoch nicht ein isolierter Bestandteil sein, sondern muss sich in das große Ganze der Arbeit einfügen.</w:t>
      </w:r>
    </w:p>
    <w:p w:rsidR="005D7DD3" w:rsidRPr="00EE40DA" w:rsidRDefault="005D7DD3" w:rsidP="00EE40DA">
      <w:r w:rsidRPr="00EE40DA">
        <w:t>Eine weitgehend zusammenhanglose Aneinanderreihung von Einzelthemen ist unbedingt zu vermeiden. Ziel ist ein plausibler, logischer, eindeutig nachvollziehbarer Aufbau der Arbeit.</w:t>
      </w:r>
    </w:p>
    <w:p w:rsidR="005D7DD3" w:rsidRDefault="005D7DD3" w:rsidP="00EE40DA">
      <w:pPr>
        <w:pStyle w:val="berschrift2"/>
      </w:pPr>
      <w:bookmarkStart w:id="25" w:name="__RefHeading__1265_1529400659"/>
      <w:bookmarkStart w:id="26" w:name="_Toc275174001"/>
      <w:bookmarkStart w:id="27" w:name="_Toc318704169"/>
      <w:bookmarkStart w:id="28" w:name="_Toc353784465"/>
      <w:bookmarkEnd w:id="25"/>
      <w:r>
        <w:rPr>
          <w:lang w:val="de-DE"/>
        </w:rPr>
        <w:t>Stil der Arbeit</w:t>
      </w:r>
      <w:bookmarkEnd w:id="26"/>
      <w:bookmarkEnd w:id="27"/>
      <w:bookmarkEnd w:id="28"/>
    </w:p>
    <w:p w:rsidR="005D7DD3" w:rsidRPr="00EE40DA" w:rsidRDefault="005D7DD3" w:rsidP="00EE40DA">
      <w:r w:rsidRPr="00EE40DA">
        <w:t xml:space="preserve">Der Stil der Arbeit ist sachlich, klar und präzise zu halten. Zu lange Sätze und komplizierte Formulierungen sind zu vermeiden. Es ist auf eine wissenschaftliche Formulierung zu achten. Aufsätze in „Ich-Form“, umgangssprachliche Formulierungen, nicht eindeutig belegbare Bewertungen oder gar Superlative etc. sind demnach zu vermeiden. Die Orthografie muss den aktuell gültigen Regeln der </w:t>
      </w:r>
      <w:r w:rsidR="007469E5">
        <w:t xml:space="preserve">deutschen </w:t>
      </w:r>
      <w:r w:rsidRPr="00EE40DA">
        <w:t>Rechtschreibung entsprechen.</w:t>
      </w:r>
    </w:p>
    <w:p w:rsidR="005D7DD3" w:rsidRDefault="005D7DD3" w:rsidP="00EE40DA">
      <w:r w:rsidRPr="00EE40DA">
        <w:t>Spezialbegriffe bzw. Fachausdrücke, die dem engeren fachlichen bzw. wissenschaftlichen Umfeld der bearbeiteten Forschungsfrage entspringen und daher auch im Umfeld der Medientechnik nicht unbedingt bekannt sind, müssen bei ihrer ersten Verwendung erklärt bzw. definiert werden.</w:t>
      </w:r>
    </w:p>
    <w:p w:rsidR="00C943B4" w:rsidRPr="00EE40DA" w:rsidRDefault="00C943B4" w:rsidP="00613470">
      <w:pPr>
        <w:pStyle w:val="Zwischenberschrift"/>
      </w:pPr>
      <w:r w:rsidRPr="00EE40DA">
        <w:t>Beispiele</w:t>
      </w:r>
      <w:r>
        <w:rPr>
          <w:lang w:val="de-DE"/>
        </w:rPr>
        <w:t>:</w:t>
      </w:r>
    </w:p>
    <w:p w:rsidR="00C943B4" w:rsidRPr="00EE40DA" w:rsidRDefault="00C943B4" w:rsidP="00C943B4">
      <w:pPr>
        <w:rPr>
          <w:i/>
        </w:rPr>
      </w:pPr>
      <w:r w:rsidRPr="00EE40DA">
        <w:rPr>
          <w:i/>
        </w:rPr>
        <w:t xml:space="preserve">Vor Beginn der Texterfassung über die Schreibmaschinentastatur müssen auf diesem System SG (= Schriftgrad) und LS (= </w:t>
      </w:r>
      <w:proofErr w:type="spellStart"/>
      <w:r w:rsidRPr="00EE40DA">
        <w:rPr>
          <w:i/>
        </w:rPr>
        <w:t>LineSpace</w:t>
      </w:r>
      <w:proofErr w:type="spellEnd"/>
      <w:r w:rsidRPr="00EE40DA">
        <w:rPr>
          <w:i/>
        </w:rPr>
        <w:t xml:space="preserve"> = Zeilenabstand) eingegeben werden.</w:t>
      </w:r>
    </w:p>
    <w:p w:rsidR="00C943B4" w:rsidRPr="00EE40DA" w:rsidRDefault="00C943B4" w:rsidP="00C943B4">
      <w:pPr>
        <w:rPr>
          <w:i/>
        </w:rPr>
      </w:pPr>
      <w:r w:rsidRPr="00EE40DA">
        <w:rPr>
          <w:i/>
        </w:rPr>
        <w:lastRenderedPageBreak/>
        <w:t xml:space="preserve">Der </w:t>
      </w:r>
      <w:proofErr w:type="spellStart"/>
      <w:r w:rsidRPr="00EE40DA">
        <w:rPr>
          <w:i/>
        </w:rPr>
        <w:t>Vertragsabschluß</w:t>
      </w:r>
      <w:proofErr w:type="spellEnd"/>
      <w:r w:rsidRPr="00EE40DA">
        <w:rPr>
          <w:i/>
        </w:rPr>
        <w:t xml:space="preserve"> basiert auf den AGB (= Allgemeinen </w:t>
      </w:r>
      <w:proofErr w:type="spellStart"/>
      <w:r w:rsidRPr="00EE40DA">
        <w:rPr>
          <w:i/>
        </w:rPr>
        <w:t>GeschäftsBedingungen</w:t>
      </w:r>
      <w:proofErr w:type="spellEnd"/>
      <w:r w:rsidRPr="00EE40DA">
        <w:rPr>
          <w:i/>
        </w:rPr>
        <w:t>).</w:t>
      </w:r>
    </w:p>
    <w:p w:rsidR="00C943B4" w:rsidRPr="00EE40DA" w:rsidRDefault="00C943B4" w:rsidP="00C943B4">
      <w:pPr>
        <w:rPr>
          <w:i/>
        </w:rPr>
      </w:pPr>
      <w:r w:rsidRPr="00EE40DA">
        <w:rPr>
          <w:i/>
        </w:rPr>
        <w:t>Wenn die Kamera auf Autofocus (= automatische Scharfstellung) eingestellt ist, kann es beispielsweise beim Aufnehmen durch einen Gartenzaun hindurch zu Problemen kommen.</w:t>
      </w:r>
    </w:p>
    <w:p w:rsidR="005D7DD3" w:rsidRPr="00EE40DA" w:rsidRDefault="005D7DD3" w:rsidP="00EE40DA">
      <w:r w:rsidRPr="00EE40DA">
        <w:t xml:space="preserve">Häufig verwendete Begriffe sollten bereits in der Einleitung entsprechend erklärt werden. Eine präzise Definition von Fachbegriffen, sowie deren konsistente Verwendung stellen eine wichtige Voraussetzung für die Qualität einer </w:t>
      </w:r>
      <w:r w:rsidR="00C943B4">
        <w:t>wissenschaftlichen Arbeit dar.</w:t>
      </w:r>
    </w:p>
    <w:p w:rsidR="005D7DD3" w:rsidRPr="00EE40DA" w:rsidRDefault="005D7DD3" w:rsidP="00EE40DA">
      <w:r w:rsidRPr="00EE40DA">
        <w:t>Zur Verbesserung der Verständlichkeit und zwecks Schaffung eines Überblickes sind eindeutige Beispiele, Übersichtsdarstellungen (Tabellen und/oder Grafiken) und Diagramme zu verwenden.</w:t>
      </w:r>
    </w:p>
    <w:p w:rsidR="005D7DD3" w:rsidRDefault="005D7DD3" w:rsidP="00EE40DA">
      <w:r w:rsidRPr="00EE40DA">
        <w:t xml:space="preserve">Ungesicherte Daten sollen vermieden werden. Gesicherte Daten sind mit Quellenangabe zu versehen. Sollte es aus dem Zusammenhang des Textes nicht ohnehin klar sein, so ist im Zweifelsfall explizit darauf hinzuweisen, falls die subjektive Meinung des </w:t>
      </w:r>
      <w:r w:rsidR="00C943B4">
        <w:t>Studierenden</w:t>
      </w:r>
      <w:r w:rsidRPr="00EE40DA">
        <w:t>, von ihm bzw. ihr aufgestellte Thesen oder seine bzw. ihre Schlussfo</w:t>
      </w:r>
      <w:r w:rsidR="00042E8E">
        <w:t>lgerungen dargestellt werden.</w:t>
      </w:r>
    </w:p>
    <w:p w:rsidR="005D7DD3" w:rsidRPr="00EE40DA" w:rsidRDefault="005D7DD3" w:rsidP="00EE40DA">
      <w:pPr>
        <w:pStyle w:val="berschrift2"/>
      </w:pPr>
      <w:bookmarkStart w:id="29" w:name="__RefHeading__1267_1529400659"/>
      <w:bookmarkStart w:id="30" w:name="_Toc275174002"/>
      <w:bookmarkStart w:id="31" w:name="_Toc318704170"/>
      <w:bookmarkStart w:id="32" w:name="_Toc353784466"/>
      <w:bookmarkEnd w:id="29"/>
      <w:r>
        <w:rPr>
          <w:lang w:val="de-DE"/>
        </w:rPr>
        <w:t xml:space="preserve">Form der </w:t>
      </w:r>
      <w:bookmarkEnd w:id="30"/>
      <w:bookmarkEnd w:id="31"/>
      <w:r w:rsidR="00C943B4">
        <w:rPr>
          <w:lang w:val="de-DE"/>
        </w:rPr>
        <w:t>Arbeit</w:t>
      </w:r>
      <w:bookmarkEnd w:id="32"/>
    </w:p>
    <w:p w:rsidR="005D7DD3" w:rsidRPr="00EE40DA" w:rsidRDefault="005D7DD3" w:rsidP="00EE40DA">
      <w:r w:rsidRPr="00EE40DA">
        <w:t>Grundsätzlich hat sich auch die formale Gestaltung an für wissenschaftliche Arbeiten im europäischen Raum üblichen Standards zu halten. Typografische Experimente sind daher genauso zu vermeiden, wie Abbildungen, Tabellen oder Grafiken ohne Informationsgehalt und nicht eindeutig erkennbaren Bezug zum Text.</w:t>
      </w:r>
    </w:p>
    <w:p w:rsidR="005D7DD3" w:rsidRPr="00EE40DA" w:rsidRDefault="005D7DD3" w:rsidP="00EE40DA">
      <w:r w:rsidRPr="00EE40DA">
        <w:t xml:space="preserve">Für die grundlegende </w:t>
      </w:r>
      <w:proofErr w:type="spellStart"/>
      <w:r w:rsidRPr="00EE40DA">
        <w:t>Layoutgestaltung</w:t>
      </w:r>
      <w:proofErr w:type="spellEnd"/>
      <w:r w:rsidRPr="00EE40DA">
        <w:t xml:space="preserve"> ist zu beachten, dass </w:t>
      </w:r>
      <w:r w:rsidR="00C943B4">
        <w:t>Bachelor- und Diplomarbeiten</w:t>
      </w:r>
      <w:r w:rsidRPr="00EE40DA">
        <w:t xml:space="preserve"> immer nur einseitig (rechte Seiten bedruckt, linke </w:t>
      </w:r>
      <w:proofErr w:type="spellStart"/>
      <w:r w:rsidRPr="00EE40DA">
        <w:t>unbedruckt</w:t>
      </w:r>
      <w:proofErr w:type="spellEnd"/>
      <w:r w:rsidRPr="00EE40DA">
        <w:t>) zu gestalten sind. Es ist für den fortlaufenden Text eine gut lesbare Schrift in einem Schriftgrad zwischen 11 und 14 Punkt zu wählen, der Zeilenabstand sollte zwischen 12 Punkt bei einem Schriftgrad von 11 Punkt und 16 Punkt bei einem Schriftgrad von 14 Punkt liegen. Im Normalfall ist eine einspaltige Ausführung zu wählen.</w:t>
      </w:r>
    </w:p>
    <w:p w:rsidR="005D7DD3" w:rsidRPr="00EE40DA" w:rsidRDefault="005D7DD3" w:rsidP="00EE40DA">
      <w:r w:rsidRPr="00EE40DA">
        <w:t>Überschriften sind entsprechend größer zu wählen, wobei Schriftgrad und Abstand zum Text bzw. auch zum nächsten Kapitel bei allen gleichrangigen Kapiteln gleich gehalten werden müssen.</w:t>
      </w:r>
    </w:p>
    <w:p w:rsidR="005D7DD3" w:rsidRPr="00EE40DA" w:rsidRDefault="005D7DD3" w:rsidP="00EE40DA">
      <w:r w:rsidRPr="00EE40DA">
        <w:lastRenderedPageBreak/>
        <w:t>Die Seitenzahl (</w:t>
      </w:r>
      <w:proofErr w:type="spellStart"/>
      <w:r w:rsidRPr="00EE40DA">
        <w:t>Pagina</w:t>
      </w:r>
      <w:proofErr w:type="spellEnd"/>
      <w:r w:rsidRPr="00EE40DA">
        <w:t>) steht unten rechts oder in der Mitte; jeweils außerhalb des Satzspiegels. Eine Kopfzeile, die den Namen des jeweils aktuellen Kapitels beinhaltet, ist rechts oben anzubringen.</w:t>
      </w:r>
    </w:p>
    <w:p w:rsidR="005D7DD3" w:rsidRPr="00EE40DA" w:rsidRDefault="005D7DD3" w:rsidP="00EE40DA">
      <w:r w:rsidRPr="00EE40DA">
        <w:t>Die Randeinstellungen für den Satzspiegel sollen folgende Richtwerte berücksichtigen:</w:t>
      </w:r>
    </w:p>
    <w:p w:rsidR="005D7DD3" w:rsidRPr="00EE40DA" w:rsidRDefault="00C94900" w:rsidP="00EE40DA">
      <w:r>
        <w:t xml:space="preserve">Links: </w:t>
      </w:r>
      <w:r>
        <w:tab/>
      </w:r>
      <w:r>
        <w:tab/>
        <w:t>3,5 cm</w:t>
      </w:r>
    </w:p>
    <w:p w:rsidR="005D7DD3" w:rsidRPr="00EE40DA" w:rsidRDefault="00C94900" w:rsidP="00EE40DA">
      <w:r>
        <w:t xml:space="preserve">Oben: </w:t>
      </w:r>
      <w:r>
        <w:tab/>
      </w:r>
      <w:r>
        <w:tab/>
        <w:t>3</w:t>
      </w:r>
      <w:r w:rsidR="005D7DD3" w:rsidRPr="00EE40DA">
        <w:t xml:space="preserve"> cm Textbeginn, darüber Kopfzeile</w:t>
      </w:r>
    </w:p>
    <w:p w:rsidR="005D7DD3" w:rsidRPr="00EE40DA" w:rsidRDefault="005D7DD3" w:rsidP="00EE40DA">
      <w:r w:rsidRPr="00EE40DA">
        <w:t xml:space="preserve">Rechts: </w:t>
      </w:r>
      <w:r w:rsidRPr="00EE40DA">
        <w:tab/>
      </w:r>
      <w:r w:rsidR="00EE40DA">
        <w:tab/>
      </w:r>
      <w:r w:rsidR="00C94900">
        <w:t>3</w:t>
      </w:r>
      <w:r w:rsidRPr="00EE40DA">
        <w:t>,0 cm</w:t>
      </w:r>
    </w:p>
    <w:p w:rsidR="005D7DD3" w:rsidRPr="00EE40DA" w:rsidRDefault="005D7DD3" w:rsidP="00C943B4">
      <w:r w:rsidRPr="00EE40DA">
        <w:t xml:space="preserve">Unten: </w:t>
      </w:r>
      <w:r w:rsidRPr="00EE40DA">
        <w:tab/>
      </w:r>
      <w:r w:rsidR="00EE40DA">
        <w:tab/>
      </w:r>
      <w:r w:rsidR="00C94900">
        <w:t>3,5</w:t>
      </w:r>
      <w:r w:rsidRPr="00EE40DA">
        <w:t xml:space="preserve"> cm</w:t>
      </w:r>
    </w:p>
    <w:p w:rsidR="005D7DD3" w:rsidRPr="00EE40DA" w:rsidRDefault="005D7DD3" w:rsidP="00EE40DA">
      <w:pPr>
        <w:pStyle w:val="berschrift2"/>
        <w:rPr>
          <w:lang w:val="de-DE"/>
        </w:rPr>
      </w:pPr>
      <w:bookmarkStart w:id="33" w:name="_Toc275174003"/>
      <w:bookmarkStart w:id="34" w:name="_Toc318704171"/>
      <w:bookmarkStart w:id="35" w:name="_Toc353784467"/>
      <w:r>
        <w:rPr>
          <w:lang w:val="de-DE"/>
        </w:rPr>
        <w:t>Tabellen, Grafiken und Abbildungen</w:t>
      </w:r>
      <w:bookmarkEnd w:id="33"/>
      <w:bookmarkEnd w:id="34"/>
      <w:bookmarkEnd w:id="35"/>
    </w:p>
    <w:p w:rsidR="005D7DD3" w:rsidRPr="00EE40DA" w:rsidRDefault="005D7DD3" w:rsidP="00EE40DA">
      <w:r w:rsidRPr="00EE40DA">
        <w:t>Tabellen, Grafiken und Abbildungen sind erwünscht, wenn sie zur Klärung eines Sachverhalts beitragen, der mit einem laufenden Text schwieriger zu erklären wäre. Sie helfen auch mit, den Text aufzulockern und optisch attraktiver zu gestalten. Tabellen, Grafiken und Abbildungen ersparen aber keine Erklärungen. Es soll im Text daher auf diese Bezug genommen werden.</w:t>
      </w:r>
    </w:p>
    <w:p w:rsidR="005D7DD3" w:rsidRPr="00EE40DA" w:rsidRDefault="005D7DD3" w:rsidP="00EE40DA">
      <w:r w:rsidRPr="00EE40DA">
        <w:t xml:space="preserve">Wenn Farbe in der Arbeit thematisiert wird, sollte auch in farbige Abbildungen investiert werden (Vervielfältigung über Vollfarbkopie). Auf die Bildqualität ist zu achten (Auflösung, kein </w:t>
      </w:r>
      <w:proofErr w:type="spellStart"/>
      <w:r w:rsidRPr="00EE40DA">
        <w:t>Moiré</w:t>
      </w:r>
      <w:proofErr w:type="spellEnd"/>
      <w:r w:rsidRPr="00EE40DA">
        <w:t>, Größe so wählen, dass Inhalt zu erkennen).</w:t>
      </w:r>
    </w:p>
    <w:p w:rsidR="005D7DD3" w:rsidRPr="00EE40DA" w:rsidRDefault="005D7DD3" w:rsidP="00EE40DA">
      <w:r w:rsidRPr="00EE40DA">
        <w:t>Alle Tabellen, Grafiken und Abbildungen müssen eine Legende (Bildunterschrift) besitzen.</w:t>
      </w:r>
    </w:p>
    <w:p w:rsidR="000E6803" w:rsidRDefault="005D7DD3" w:rsidP="00EE40DA">
      <w:r w:rsidRPr="00EE40DA">
        <w:t xml:space="preserve">Diese sollte den Leser bzw. die Leserin in präziser Form in die Lage versetzen, den Bildinhalt auch dann zu verstehen, wenn er bzw. sie </w:t>
      </w:r>
      <w:proofErr w:type="spellStart"/>
      <w:r w:rsidRPr="00EE40DA">
        <w:t>den</w:t>
      </w:r>
      <w:proofErr w:type="spellEnd"/>
      <w:r w:rsidRPr="00EE40DA">
        <w:t xml:space="preserve"> erklärenden Text noch nicht oder erst oberflächlich gelesen hat. In </w:t>
      </w:r>
      <w:r w:rsidR="009F6ECC">
        <w:fldChar w:fldCharType="begin"/>
      </w:r>
      <w:r w:rsidR="007D75B7">
        <w:instrText xml:space="preserve"> REF _Ref224111309 \h </w:instrText>
      </w:r>
      <w:r w:rsidR="009F6ECC">
        <w:fldChar w:fldCharType="separate"/>
      </w:r>
      <w:r w:rsidR="00CA304C">
        <w:t xml:space="preserve">Abbildung </w:t>
      </w:r>
      <w:r w:rsidR="00CA304C">
        <w:rPr>
          <w:noProof/>
        </w:rPr>
        <w:t>1</w:t>
      </w:r>
      <w:r w:rsidR="009F6ECC">
        <w:fldChar w:fldCharType="end"/>
      </w:r>
      <w:r w:rsidR="007D75B7">
        <w:t xml:space="preserve"> </w:t>
      </w:r>
      <w:r w:rsidRPr="00EE40DA">
        <w:t>ist ein Beispiel für eine Abbildung mit Legende zu sehen:</w:t>
      </w:r>
    </w:p>
    <w:p w:rsidR="00FF4647" w:rsidRDefault="000E6803" w:rsidP="00FF4647">
      <w:pPr>
        <w:keepNext/>
        <w:jc w:val="center"/>
      </w:pPr>
      <w:r>
        <w:rPr>
          <w:noProof/>
          <w:lang w:val="de-DE"/>
        </w:rPr>
        <w:lastRenderedPageBreak/>
        <w:drawing>
          <wp:inline distT="0" distB="0" distL="0" distR="0">
            <wp:extent cx="1940560" cy="1473200"/>
            <wp:effectExtent l="0" t="0" r="0" b="0"/>
            <wp:docPr id="2" name="Bild 2" descr="Macintosh HD:Users:kblumenstein:Desktop:bil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Macintosh HD:Users:kblumenstein:Desktop:bild.png"/>
                    <pic:cNvPicPr>
                      <a:picLocks noChangeAspect="1" noChangeArrowheads="1"/>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940560" cy="1473200"/>
                    </a:xfrm>
                    <a:prstGeom prst="rect">
                      <a:avLst/>
                    </a:prstGeom>
                    <a:noFill/>
                    <a:ln>
                      <a:noFill/>
                    </a:ln>
                  </pic:spPr>
                </pic:pic>
              </a:graphicData>
            </a:graphic>
          </wp:inline>
        </w:drawing>
      </w:r>
    </w:p>
    <w:p w:rsidR="000E6803" w:rsidRDefault="00714175" w:rsidP="00FF4647">
      <w:pPr>
        <w:pStyle w:val="Beschriftung"/>
      </w:pPr>
      <w:bookmarkStart w:id="36" w:name="_Ref224111309"/>
      <w:bookmarkStart w:id="37" w:name="_Toc353784327"/>
      <w:r>
        <w:t>Abbildung</w:t>
      </w:r>
      <w:r w:rsidR="00FF4647">
        <w:t xml:space="preserve"> </w:t>
      </w:r>
      <w:r w:rsidR="009F6ECC">
        <w:fldChar w:fldCharType="begin"/>
      </w:r>
      <w:r w:rsidR="00FF4647">
        <w:instrText xml:space="preserve"> SEQ Figure \* ARABIC </w:instrText>
      </w:r>
      <w:r w:rsidR="009F6ECC">
        <w:fldChar w:fldCharType="separate"/>
      </w:r>
      <w:r w:rsidR="00CA304C">
        <w:rPr>
          <w:noProof/>
        </w:rPr>
        <w:t>1</w:t>
      </w:r>
      <w:r w:rsidR="009F6ECC">
        <w:fldChar w:fldCharType="end"/>
      </w:r>
      <w:bookmarkEnd w:id="36"/>
      <w:r w:rsidR="00FF4647">
        <w:t xml:space="preserve">: Verschiedene Füllmuster der Methode </w:t>
      </w:r>
      <w:proofErr w:type="spellStart"/>
      <w:r w:rsidR="00FF4647" w:rsidRPr="00FF4647">
        <w:rPr>
          <w:rStyle w:val="HTMLCode"/>
        </w:rPr>
        <w:t>setBrush</w:t>
      </w:r>
      <w:bookmarkEnd w:id="37"/>
      <w:proofErr w:type="spellEnd"/>
    </w:p>
    <w:p w:rsidR="001D01FB" w:rsidRDefault="005D7DD3" w:rsidP="00EE40DA">
      <w:r w:rsidRPr="00EE40DA">
        <w:t>Der erklärende Text sollte sich in der Nähe der Abbildung bzw. Tabelle befinden, nicht me</w:t>
      </w:r>
      <w:r w:rsidR="001D01FB">
        <w:t>hrere Seiten davor oder danach.</w:t>
      </w:r>
    </w:p>
    <w:p w:rsidR="001D01FB" w:rsidRPr="00EE40DA" w:rsidRDefault="001D01FB" w:rsidP="00EE40DA">
      <w:r w:rsidRPr="00EE40DA">
        <w:t xml:space="preserve">Bildunterschriften, auch als Legenden bezeichnet, haben die Aufgabe, den Bildinhalt näher zu erklären bzw. Missverständnisse auszuschalten. Sie können auch auf besondere Details einer Abbildung hinweisen u. ä. Wichtig ist, dass die Informationen in Bild und Bildunterschrift identisch sind und auch </w:t>
      </w:r>
      <w:r>
        <w:t>von der Reihenfolge her gleich.</w:t>
      </w:r>
    </w:p>
    <w:p w:rsidR="005D7DD3" w:rsidRPr="001D01FB" w:rsidRDefault="005D7DD3" w:rsidP="001D01FB">
      <w:r w:rsidRPr="00EE40DA">
        <w:t>Das untenstehende Beispiel zeigt eine T</w:t>
      </w:r>
      <w:r w:rsidR="00604CF2">
        <w:t>abelle mit erklärender Legende.</w:t>
      </w:r>
    </w:p>
    <w:p w:rsidR="00FF4647" w:rsidRDefault="00FF4647" w:rsidP="00FF4647">
      <w:pPr>
        <w:pStyle w:val="Tabellenbeschriftung"/>
      </w:pPr>
      <w:bookmarkStart w:id="38" w:name="_Toc353784386"/>
      <w:r>
        <w:t>Tab</w:t>
      </w:r>
      <w:r w:rsidR="0066082F">
        <w:t>el</w:t>
      </w:r>
      <w:r>
        <w:t xml:space="preserve">le </w:t>
      </w:r>
      <w:r w:rsidR="009F6ECC">
        <w:fldChar w:fldCharType="begin"/>
      </w:r>
      <w:r>
        <w:instrText xml:space="preserve"> SEQ Table \* ARABIC </w:instrText>
      </w:r>
      <w:r w:rsidR="009F6ECC">
        <w:fldChar w:fldCharType="separate"/>
      </w:r>
      <w:r w:rsidR="00CA304C">
        <w:rPr>
          <w:noProof/>
        </w:rPr>
        <w:t>1</w:t>
      </w:r>
      <w:r w:rsidR="009F6ECC">
        <w:fldChar w:fldCharType="end"/>
      </w:r>
      <w:r>
        <w:t>: Resultate der Versuche 1-3 des Experiments X.</w:t>
      </w:r>
      <w:bookmarkEnd w:id="38"/>
    </w:p>
    <w:tbl>
      <w:tblPr>
        <w:tblStyle w:val="HelleSchattierung"/>
        <w:tblW w:w="0" w:type="auto"/>
        <w:tblInd w:w="1384" w:type="dxa"/>
        <w:tblLook w:val="04A0"/>
      </w:tblPr>
      <w:tblGrid>
        <w:gridCol w:w="1306"/>
        <w:gridCol w:w="1387"/>
        <w:gridCol w:w="1276"/>
      </w:tblGrid>
      <w:tr w:rsidR="00EE40DA" w:rsidTr="00EE40DA">
        <w:trPr>
          <w:cnfStyle w:val="100000000000"/>
        </w:trPr>
        <w:tc>
          <w:tcPr>
            <w:cnfStyle w:val="001000000000"/>
            <w:tcW w:w="1306" w:type="dxa"/>
            <w:vAlign w:val="center"/>
          </w:tcPr>
          <w:p w:rsidR="00EE40DA" w:rsidRDefault="00EE40DA" w:rsidP="00EE40DA">
            <w:pPr>
              <w:pStyle w:val="Tabellenbeschriftung"/>
            </w:pPr>
            <w:r>
              <w:t>Versuch</w:t>
            </w:r>
          </w:p>
        </w:tc>
        <w:tc>
          <w:tcPr>
            <w:tcW w:w="1387" w:type="dxa"/>
            <w:vAlign w:val="center"/>
          </w:tcPr>
          <w:p w:rsidR="00EE40DA" w:rsidRDefault="00EE40DA" w:rsidP="00EE40DA">
            <w:pPr>
              <w:pStyle w:val="Tabellenbeschriftung"/>
              <w:cnfStyle w:val="100000000000"/>
            </w:pPr>
            <w:r>
              <w:t>Wert 1</w:t>
            </w:r>
          </w:p>
        </w:tc>
        <w:tc>
          <w:tcPr>
            <w:tcW w:w="1276" w:type="dxa"/>
            <w:vAlign w:val="center"/>
          </w:tcPr>
          <w:p w:rsidR="00EE40DA" w:rsidRDefault="00EE40DA" w:rsidP="00EE40DA">
            <w:pPr>
              <w:pStyle w:val="Tabellenbeschriftung"/>
              <w:cnfStyle w:val="100000000000"/>
            </w:pPr>
            <w:r>
              <w:t>Wert 2</w:t>
            </w:r>
          </w:p>
        </w:tc>
      </w:tr>
      <w:tr w:rsidR="00EE40DA" w:rsidTr="00EE40DA">
        <w:trPr>
          <w:cnfStyle w:val="000000100000"/>
        </w:trPr>
        <w:tc>
          <w:tcPr>
            <w:cnfStyle w:val="001000000000"/>
            <w:tcW w:w="1306" w:type="dxa"/>
            <w:vAlign w:val="center"/>
          </w:tcPr>
          <w:p w:rsidR="00EE40DA" w:rsidRDefault="00EE40DA" w:rsidP="00EE40DA">
            <w:pPr>
              <w:pStyle w:val="Tabellenbeschriftung"/>
            </w:pPr>
            <w:r>
              <w:t>1</w:t>
            </w:r>
          </w:p>
        </w:tc>
        <w:tc>
          <w:tcPr>
            <w:tcW w:w="1387" w:type="dxa"/>
            <w:vAlign w:val="center"/>
          </w:tcPr>
          <w:p w:rsidR="00EE40DA" w:rsidRDefault="00EE40DA" w:rsidP="00EE40DA">
            <w:pPr>
              <w:pStyle w:val="Tabellenbeschriftung"/>
              <w:cnfStyle w:val="000000100000"/>
            </w:pPr>
            <w:r>
              <w:t>17</w:t>
            </w:r>
          </w:p>
        </w:tc>
        <w:tc>
          <w:tcPr>
            <w:tcW w:w="1276" w:type="dxa"/>
            <w:vAlign w:val="center"/>
          </w:tcPr>
          <w:p w:rsidR="00EE40DA" w:rsidRDefault="00EE40DA" w:rsidP="00EE40DA">
            <w:pPr>
              <w:pStyle w:val="Tabellenbeschriftung"/>
              <w:cnfStyle w:val="000000100000"/>
            </w:pPr>
            <w:r>
              <w:t>33</w:t>
            </w:r>
          </w:p>
        </w:tc>
      </w:tr>
      <w:tr w:rsidR="00EE40DA" w:rsidTr="00EE40DA">
        <w:tc>
          <w:tcPr>
            <w:cnfStyle w:val="001000000000"/>
            <w:tcW w:w="1306" w:type="dxa"/>
            <w:vAlign w:val="center"/>
          </w:tcPr>
          <w:p w:rsidR="00EE40DA" w:rsidRDefault="00EE40DA" w:rsidP="00EE40DA">
            <w:pPr>
              <w:pStyle w:val="Tabellenbeschriftung"/>
            </w:pPr>
            <w:r>
              <w:t>2</w:t>
            </w:r>
          </w:p>
        </w:tc>
        <w:tc>
          <w:tcPr>
            <w:tcW w:w="1387" w:type="dxa"/>
            <w:vAlign w:val="center"/>
          </w:tcPr>
          <w:p w:rsidR="00EE40DA" w:rsidRDefault="00EE40DA" w:rsidP="00EE40DA">
            <w:pPr>
              <w:pStyle w:val="Tabellenbeschriftung"/>
              <w:cnfStyle w:val="000000000000"/>
            </w:pPr>
            <w:r>
              <w:t>18</w:t>
            </w:r>
          </w:p>
        </w:tc>
        <w:tc>
          <w:tcPr>
            <w:tcW w:w="1276" w:type="dxa"/>
            <w:vAlign w:val="center"/>
          </w:tcPr>
          <w:p w:rsidR="00EE40DA" w:rsidRDefault="00EE40DA" w:rsidP="00EE40DA">
            <w:pPr>
              <w:pStyle w:val="Tabellenbeschriftung"/>
              <w:cnfStyle w:val="000000000000"/>
            </w:pPr>
            <w:r>
              <w:t>33</w:t>
            </w:r>
          </w:p>
        </w:tc>
      </w:tr>
      <w:tr w:rsidR="00EE40DA" w:rsidTr="00EE40DA">
        <w:trPr>
          <w:cnfStyle w:val="000000100000"/>
        </w:trPr>
        <w:tc>
          <w:tcPr>
            <w:cnfStyle w:val="001000000000"/>
            <w:tcW w:w="1306" w:type="dxa"/>
            <w:vAlign w:val="center"/>
          </w:tcPr>
          <w:p w:rsidR="00EE40DA" w:rsidRDefault="00EE40DA" w:rsidP="00EE40DA">
            <w:pPr>
              <w:pStyle w:val="Tabellenbeschriftung"/>
            </w:pPr>
            <w:r>
              <w:t>3</w:t>
            </w:r>
          </w:p>
        </w:tc>
        <w:tc>
          <w:tcPr>
            <w:tcW w:w="1387" w:type="dxa"/>
            <w:vAlign w:val="center"/>
          </w:tcPr>
          <w:p w:rsidR="00EE40DA" w:rsidRDefault="00EE40DA" w:rsidP="00EE40DA">
            <w:pPr>
              <w:pStyle w:val="Tabellenbeschriftung"/>
              <w:cnfStyle w:val="000000100000"/>
            </w:pPr>
            <w:r>
              <w:t>15</w:t>
            </w:r>
          </w:p>
        </w:tc>
        <w:tc>
          <w:tcPr>
            <w:tcW w:w="1276" w:type="dxa"/>
            <w:vAlign w:val="center"/>
          </w:tcPr>
          <w:p w:rsidR="00EE40DA" w:rsidRDefault="00EE40DA" w:rsidP="00EE40DA">
            <w:pPr>
              <w:pStyle w:val="Tabellenbeschriftung"/>
              <w:cnfStyle w:val="000000100000"/>
            </w:pPr>
            <w:r>
              <w:t>45</w:t>
            </w:r>
          </w:p>
        </w:tc>
      </w:tr>
    </w:tbl>
    <w:p w:rsidR="007D75B7" w:rsidRDefault="001D01FB" w:rsidP="001D01FB">
      <w:pPr>
        <w:pStyle w:val="StandardnachTabelle"/>
      </w:pPr>
      <w:r>
        <w:t>Werden</w:t>
      </w:r>
      <w:r w:rsidR="007D75B7">
        <w:t xml:space="preserve"> Code</w:t>
      </w:r>
      <w:r>
        <w:t>-Teile</w:t>
      </w:r>
      <w:r w:rsidR="007D75B7">
        <w:t xml:space="preserve"> in der Arbeit </w:t>
      </w:r>
      <w:r>
        <w:t>integriert</w:t>
      </w:r>
      <w:r w:rsidR="007D75B7">
        <w:t>,</w:t>
      </w:r>
      <w:r w:rsidR="00AF3A85">
        <w:t xml:space="preserve"> sollte</w:t>
      </w:r>
      <w:r w:rsidR="007D75B7">
        <w:t xml:space="preserve"> dieser ebenfalls mit eine</w:t>
      </w:r>
      <w:r>
        <w:t>r</w:t>
      </w:r>
      <w:r w:rsidR="007D75B7">
        <w:t xml:space="preserve"> Beschriftung versehen sein.</w:t>
      </w:r>
      <w:r w:rsidR="00696584">
        <w:t xml:space="preserve"> Im Ha</w:t>
      </w:r>
      <w:r w:rsidR="00F106C7">
        <w:t>up</w:t>
      </w:r>
      <w:r w:rsidR="00696584">
        <w:t>tteil der Arbeit integriert</w:t>
      </w:r>
      <w:r w:rsidR="00F106C7">
        <w:t>e</w:t>
      </w:r>
      <w:r w:rsidR="00696584">
        <w:t xml:space="preserve"> Code-Schnipsel sollten nicht mehr als eine halbe Seite einnehmen.</w:t>
      </w:r>
    </w:p>
    <w:p w:rsidR="002922EC" w:rsidRDefault="002922EC" w:rsidP="000E6803">
      <w:pPr>
        <w:pStyle w:val="Tabellenbeschriftung"/>
      </w:pPr>
      <w:bookmarkStart w:id="39" w:name="_Ref197414802"/>
      <w:bookmarkStart w:id="40" w:name="_Toc224894844"/>
      <w:proofErr w:type="spellStart"/>
      <w:r>
        <w:t>Listing</w:t>
      </w:r>
      <w:proofErr w:type="spellEnd"/>
      <w:r>
        <w:t xml:space="preserve"> </w:t>
      </w:r>
      <w:r w:rsidR="009F6ECC">
        <w:fldChar w:fldCharType="begin"/>
      </w:r>
      <w:r>
        <w:instrText xml:space="preserve"> SEQ Listing \* ARABIC </w:instrText>
      </w:r>
      <w:r w:rsidR="009F6ECC">
        <w:fldChar w:fldCharType="separate"/>
      </w:r>
      <w:r w:rsidR="00CA304C">
        <w:rPr>
          <w:noProof/>
        </w:rPr>
        <w:t>1</w:t>
      </w:r>
      <w:r w:rsidR="009F6ECC">
        <w:fldChar w:fldCharType="end"/>
      </w:r>
      <w:bookmarkEnd w:id="39"/>
      <w:r>
        <w:t>: Event-</w:t>
      </w:r>
      <w:proofErr w:type="spellStart"/>
      <w:r>
        <w:t>Listener</w:t>
      </w:r>
      <w:proofErr w:type="spellEnd"/>
      <w:r>
        <w:t xml:space="preserve"> für Online und Offline</w:t>
      </w:r>
      <w:bookmarkEnd w:id="40"/>
    </w:p>
    <w:p w:rsidR="002922EC" w:rsidRDefault="002922EC" w:rsidP="002922EC">
      <w:pPr>
        <w:pStyle w:val="CodeStandard"/>
      </w:pPr>
      <w:proofErr w:type="spellStart"/>
      <w:r>
        <w:t>window.addEventListener</w:t>
      </w:r>
      <w:proofErr w:type="spellEnd"/>
      <w:r>
        <w:t xml:space="preserve">(„online“, </w:t>
      </w:r>
      <w:proofErr w:type="spellStart"/>
      <w:r>
        <w:t>function</w:t>
      </w:r>
      <w:proofErr w:type="spellEnd"/>
      <w:r>
        <w:t>(){</w:t>
      </w:r>
    </w:p>
    <w:p w:rsidR="002922EC" w:rsidRDefault="002922EC" w:rsidP="002922EC">
      <w:pPr>
        <w:pStyle w:val="CodeStandard"/>
      </w:pPr>
      <w:r>
        <w:tab/>
        <w:t>console.log(„Der Browser hat eine Internetverbindung.“);</w:t>
      </w:r>
    </w:p>
    <w:p w:rsidR="002922EC" w:rsidRDefault="002922EC" w:rsidP="002922EC">
      <w:pPr>
        <w:pStyle w:val="CodeStandard"/>
      </w:pPr>
      <w:r>
        <w:t>});</w:t>
      </w:r>
    </w:p>
    <w:p w:rsidR="002922EC" w:rsidRDefault="002922EC" w:rsidP="002922EC">
      <w:pPr>
        <w:pStyle w:val="CodeStandard"/>
      </w:pPr>
      <w:proofErr w:type="spellStart"/>
      <w:r>
        <w:t>window.addEventListener</w:t>
      </w:r>
      <w:proofErr w:type="spellEnd"/>
      <w:r>
        <w:t xml:space="preserve">(„offline“, </w:t>
      </w:r>
      <w:proofErr w:type="spellStart"/>
      <w:r>
        <w:t>function</w:t>
      </w:r>
      <w:proofErr w:type="spellEnd"/>
      <w:r>
        <w:t>(){</w:t>
      </w:r>
    </w:p>
    <w:p w:rsidR="002922EC" w:rsidRDefault="002922EC" w:rsidP="002922EC">
      <w:pPr>
        <w:pStyle w:val="CodeStandard"/>
      </w:pPr>
      <w:r>
        <w:tab/>
        <w:t>console.log(„Der Browser hat keine Internetverbindung.“);</w:t>
      </w:r>
    </w:p>
    <w:p w:rsidR="002922EC" w:rsidRPr="0074421E" w:rsidRDefault="002922EC" w:rsidP="002922EC">
      <w:pPr>
        <w:pStyle w:val="CodeStandard"/>
      </w:pPr>
      <w:r>
        <w:t>});</w:t>
      </w:r>
    </w:p>
    <w:p w:rsidR="005D7DD3" w:rsidRPr="00EE40DA" w:rsidRDefault="005D7DD3" w:rsidP="00EE40DA">
      <w:pPr>
        <w:pStyle w:val="berschrift2"/>
        <w:rPr>
          <w:lang w:val="de-DE"/>
        </w:rPr>
      </w:pPr>
      <w:bookmarkStart w:id="41" w:name="_Toc275174004"/>
      <w:bookmarkStart w:id="42" w:name="_Toc318704172"/>
      <w:bookmarkStart w:id="43" w:name="_Toc353784468"/>
      <w:r>
        <w:rPr>
          <w:lang w:val="de-DE"/>
        </w:rPr>
        <w:lastRenderedPageBreak/>
        <w:t>Nummerierungen und Verzeichnisse</w:t>
      </w:r>
      <w:bookmarkEnd w:id="41"/>
      <w:bookmarkEnd w:id="42"/>
      <w:bookmarkEnd w:id="43"/>
    </w:p>
    <w:p w:rsidR="005D7DD3" w:rsidRPr="00EE40DA" w:rsidRDefault="005D7DD3" w:rsidP="00EE40DA">
      <w:r>
        <w:rPr>
          <w:lang w:val="de-DE"/>
        </w:rPr>
        <w:t>Die Kapitel und Abschnitte werden dekadisch nummeriert:</w:t>
      </w:r>
    </w:p>
    <w:p w:rsidR="005D7DD3" w:rsidRPr="00EE40DA" w:rsidRDefault="00EE40DA" w:rsidP="00EE40DA">
      <w:r>
        <w:tab/>
      </w:r>
      <w:r w:rsidR="005D7DD3" w:rsidRPr="00EE40DA">
        <w:t>1 Kapitel 1</w:t>
      </w:r>
    </w:p>
    <w:p w:rsidR="005D7DD3" w:rsidRPr="00EE40DA" w:rsidRDefault="00EE40DA" w:rsidP="00EE40DA">
      <w:r>
        <w:tab/>
      </w:r>
      <w:r w:rsidR="005D7DD3" w:rsidRPr="00EE40DA">
        <w:t>1.1 Erster Abschnitt</w:t>
      </w:r>
    </w:p>
    <w:p w:rsidR="005D7DD3" w:rsidRPr="00EE40DA" w:rsidRDefault="00EE40DA" w:rsidP="00EE40DA">
      <w:r>
        <w:tab/>
      </w:r>
      <w:r w:rsidR="005D7DD3" w:rsidRPr="00EE40DA">
        <w:t>1.1.1 Erster Unterabschnitt</w:t>
      </w:r>
    </w:p>
    <w:p w:rsidR="005D7DD3" w:rsidRDefault="00EE40DA" w:rsidP="00EE40DA">
      <w:r>
        <w:tab/>
      </w:r>
      <w:r w:rsidR="005D7DD3" w:rsidRPr="00EE40DA">
        <w:t>etc.</w:t>
      </w:r>
    </w:p>
    <w:p w:rsidR="00DE1083" w:rsidRPr="00EE40DA" w:rsidRDefault="00DE1083" w:rsidP="00EE40DA">
      <w:r w:rsidRPr="00EE40DA">
        <w:t xml:space="preserve">Ebenso sollen </w:t>
      </w:r>
      <w:r>
        <w:t xml:space="preserve">Tabellen, </w:t>
      </w:r>
      <w:r w:rsidRPr="00EE40DA">
        <w:t>Abbildungen</w:t>
      </w:r>
      <w:r>
        <w:t xml:space="preserve"> und </w:t>
      </w:r>
      <w:proofErr w:type="spellStart"/>
      <w:r>
        <w:t>Listings</w:t>
      </w:r>
      <w:proofErr w:type="spellEnd"/>
      <w:r>
        <w:t xml:space="preserve"> jeweils</w:t>
      </w:r>
      <w:r w:rsidRPr="00EE40DA">
        <w:t xml:space="preserve"> fortlaufend nummeriert werden.</w:t>
      </w:r>
    </w:p>
    <w:p w:rsidR="005D7DD3" w:rsidRPr="00EE40DA" w:rsidRDefault="005D7DD3" w:rsidP="00EE40DA">
      <w:r w:rsidRPr="00EE40DA">
        <w:t>Falls die Arbeit Tabellen</w:t>
      </w:r>
      <w:r w:rsidR="00F65AEB">
        <w:t xml:space="preserve">, </w:t>
      </w:r>
      <w:r w:rsidRPr="00EE40DA">
        <w:t xml:space="preserve">Abbildungen </w:t>
      </w:r>
      <w:r w:rsidR="00F65AEB">
        <w:t xml:space="preserve">oder </w:t>
      </w:r>
      <w:proofErr w:type="spellStart"/>
      <w:r w:rsidR="00F65AEB">
        <w:t>Listings</w:t>
      </w:r>
      <w:proofErr w:type="spellEnd"/>
      <w:r w:rsidR="00F65AEB">
        <w:t xml:space="preserve"> </w:t>
      </w:r>
      <w:r w:rsidRPr="00EE40DA">
        <w:t>enthält, sind dafür ein eigenes Tabellen-</w:t>
      </w:r>
      <w:r w:rsidR="00F65AEB">
        <w:t>,</w:t>
      </w:r>
      <w:r w:rsidRPr="00EE40DA">
        <w:t xml:space="preserve"> Abbildungs</w:t>
      </w:r>
      <w:r w:rsidR="002026F6">
        <w:t xml:space="preserve">- und </w:t>
      </w:r>
      <w:proofErr w:type="spellStart"/>
      <w:r w:rsidR="002026F6">
        <w:t>Listing</w:t>
      </w:r>
      <w:r w:rsidRPr="00EE40DA">
        <w:t>verzeichnis</w:t>
      </w:r>
      <w:proofErr w:type="spellEnd"/>
      <w:r w:rsidRPr="00EE40DA">
        <w:t xml:space="preserve"> zu erstellen.</w:t>
      </w:r>
    </w:p>
    <w:p w:rsidR="005D7DD3" w:rsidRDefault="005D7DD3" w:rsidP="00EE40DA">
      <w:pPr>
        <w:pStyle w:val="berschrift2"/>
      </w:pPr>
      <w:bookmarkStart w:id="44" w:name="__RefHeading__1273_1529400659"/>
      <w:bookmarkStart w:id="45" w:name="_Toc275174005"/>
      <w:bookmarkStart w:id="46" w:name="_Toc318704173"/>
      <w:bookmarkStart w:id="47" w:name="_Toc353784469"/>
      <w:bookmarkEnd w:id="44"/>
      <w:r>
        <w:rPr>
          <w:lang w:val="de-DE"/>
        </w:rPr>
        <w:t>Zitate</w:t>
      </w:r>
      <w:bookmarkEnd w:id="45"/>
      <w:bookmarkEnd w:id="46"/>
      <w:bookmarkEnd w:id="47"/>
    </w:p>
    <w:p w:rsidR="005D7DD3" w:rsidRDefault="005D7DD3" w:rsidP="00EE40DA">
      <w:r>
        <w:rPr>
          <w:lang w:val="de-DE"/>
        </w:rPr>
        <w:t xml:space="preserve">Im Allgemeinen ist die Verwendung von vielfältigen Quellen, insbesondere von wissenschaftlicher Literatur (Fachbücher, Papers etc.), Internet, diverse audiovisuelle Medien etc. ein wesentliches Merkmal für die Qualität einer </w:t>
      </w:r>
      <w:r w:rsidR="00C13DDC">
        <w:rPr>
          <w:lang w:val="de-DE"/>
        </w:rPr>
        <w:t>wissenschaftlichen Arbeit</w:t>
      </w:r>
      <w:r>
        <w:rPr>
          <w:lang w:val="de-DE"/>
        </w:rPr>
        <w:t>. Dabei ist selbstverständlich unbedingt zu beachten, dass alle wörtlich oder sinngemäß aus Veröffentlichungen entnommenen Gedanken entsprechend im Text zu kennzeichnen sind.</w:t>
      </w:r>
    </w:p>
    <w:p w:rsidR="005D7DD3" w:rsidRDefault="005D7DD3" w:rsidP="00EE40DA">
      <w:pPr>
        <w:pStyle w:val="berschrift3"/>
      </w:pPr>
      <w:bookmarkStart w:id="48" w:name="__RefHeading__1275_1529400659"/>
      <w:bookmarkStart w:id="49" w:name="_Toc275174006"/>
      <w:bookmarkStart w:id="50" w:name="_Toc318704174"/>
      <w:bookmarkStart w:id="51" w:name="_Toc353784470"/>
      <w:bookmarkEnd w:id="48"/>
      <w:r>
        <w:rPr>
          <w:lang w:val="de-DE"/>
        </w:rPr>
        <w:t>Wörtliche und sinngemäße Zitate</w:t>
      </w:r>
      <w:bookmarkEnd w:id="49"/>
      <w:bookmarkEnd w:id="50"/>
      <w:bookmarkEnd w:id="51"/>
    </w:p>
    <w:p w:rsidR="005D7DD3" w:rsidRDefault="005D7DD3" w:rsidP="00EE40DA">
      <w:r>
        <w:rPr>
          <w:lang w:val="de-DE"/>
        </w:rPr>
        <w:t>Es soll nur dann wörtlich zitiert werden, wenn dies notwendig ist, da der Gedanke im Zitat besonders prägnant formuliert wurde. Häufige und umfangreiche wörtliche Zitate sind zu vermeiden.</w:t>
      </w:r>
    </w:p>
    <w:p w:rsidR="00C13DDC" w:rsidRDefault="005D7DD3" w:rsidP="00EE40DA">
      <w:r w:rsidRPr="00EE40DA">
        <w:t xml:space="preserve">Alle im wissenschaftlichen Kontext üblichen </w:t>
      </w:r>
      <w:proofErr w:type="spellStart"/>
      <w:r w:rsidRPr="00EE40DA">
        <w:t>Zitierweis</w:t>
      </w:r>
      <w:r w:rsidR="00C13DDC">
        <w:t>en</w:t>
      </w:r>
      <w:proofErr w:type="spellEnd"/>
      <w:r w:rsidR="00C13DDC">
        <w:t xml:space="preserve"> sind grundsätzlich zulässig.</w:t>
      </w:r>
      <w:r w:rsidRPr="00EE40DA">
        <w:t xml:space="preserve"> </w:t>
      </w:r>
    </w:p>
    <w:p w:rsidR="00C13DDC" w:rsidRDefault="00C13DDC" w:rsidP="00EE40DA">
      <w:r>
        <w:t xml:space="preserve">Zur Literaturverwaltung soll </w:t>
      </w:r>
      <w:proofErr w:type="spellStart"/>
      <w:r>
        <w:t>Zotero</w:t>
      </w:r>
      <w:proofErr w:type="spellEnd"/>
      <w:r w:rsidR="00D35C67">
        <w:rPr>
          <w:rStyle w:val="Funotenzeichen"/>
        </w:rPr>
        <w:footnoteReference w:id="1"/>
      </w:r>
      <w:r>
        <w:t xml:space="preserve"> genutzt werden. Dies ermöglicht eine einfache </w:t>
      </w:r>
      <w:proofErr w:type="spellStart"/>
      <w:r>
        <w:t>Intergration</w:t>
      </w:r>
      <w:proofErr w:type="spellEnd"/>
      <w:r>
        <w:t xml:space="preserve"> der Zitate und des Quellenverzeichnisses in Word (und andere Programme). Außerdem hilft es, die</w:t>
      </w:r>
      <w:r w:rsidRPr="00EE40DA">
        <w:t xml:space="preserve"> </w:t>
      </w:r>
      <w:proofErr w:type="spellStart"/>
      <w:r w:rsidRPr="00EE40DA">
        <w:t>Zitierweise</w:t>
      </w:r>
      <w:proofErr w:type="spellEnd"/>
      <w:r w:rsidRPr="00EE40DA">
        <w:t xml:space="preserve"> </w:t>
      </w:r>
      <w:r>
        <w:t>über den V</w:t>
      </w:r>
      <w:r w:rsidRPr="00EE40DA">
        <w:t>erlauf der gesamten Arbeit konsistent bei</w:t>
      </w:r>
      <w:r>
        <w:t>zu</w:t>
      </w:r>
      <w:r w:rsidRPr="00EE40DA">
        <w:t>behalten</w:t>
      </w:r>
      <w:r>
        <w:t xml:space="preserve">. Als </w:t>
      </w:r>
      <w:proofErr w:type="spellStart"/>
      <w:r>
        <w:t>Zitierstil</w:t>
      </w:r>
      <w:proofErr w:type="spellEnd"/>
      <w:r>
        <w:t xml:space="preserve"> wird APA (6th Edition) gewählt.</w:t>
      </w:r>
    </w:p>
    <w:p w:rsidR="005D7DD3" w:rsidRPr="00EE40DA" w:rsidRDefault="00C13DDC" w:rsidP="00EE40DA">
      <w:r>
        <w:lastRenderedPageBreak/>
        <w:t>Zudem</w:t>
      </w:r>
      <w:r w:rsidR="005D7DD3" w:rsidRPr="00EE40DA">
        <w:t xml:space="preserve"> ist in jedem Fall auf Exaktheit und Vollständigkeit zu achten. Es hat also eine genaue und lückenlose Angabe folgender Info</w:t>
      </w:r>
      <w:r w:rsidR="00AE30E7">
        <w:t>rmationen zu erfolgen: Name des</w:t>
      </w:r>
      <w:r w:rsidR="005D7DD3" w:rsidRPr="00EE40DA">
        <w:t xml:space="preserve"> Autors bzw. der Autorin, Titel, Auflage, Erscheinungsort und -datum, Seitenzahl(en).</w:t>
      </w:r>
    </w:p>
    <w:p w:rsidR="005D7DD3" w:rsidRPr="00EE40DA" w:rsidRDefault="005D7DD3" w:rsidP="00EE40DA">
      <w:r w:rsidRPr="00EE40DA">
        <w:t xml:space="preserve">Wörtliche Zitate sind unverändert zu übernehmen, selbst Fehler im Original werden übernommen – man kann jedoch mit einem </w:t>
      </w:r>
      <w:proofErr w:type="spellStart"/>
      <w:r w:rsidRPr="00EE40DA">
        <w:t>Feler</w:t>
      </w:r>
      <w:proofErr w:type="spellEnd"/>
      <w:r w:rsidRPr="00EE40DA">
        <w:t xml:space="preserve"> (sic!) auf den Fehler hinweisen. Das Weglassen einzelner Teile oder Worte des Originalzitats wird mit drei Punkten in einer runden Klammer gekennzeichnet: (...).</w:t>
      </w:r>
    </w:p>
    <w:p w:rsidR="005D7DD3" w:rsidRPr="00EE40DA" w:rsidRDefault="005D7DD3" w:rsidP="00EE40DA">
      <w:r w:rsidRPr="00EE40DA">
        <w:t>Beginn und Ende eines wörtlichen Zitats werden durch Anführungszeichen gekennzeichnet. Zusätzlich sollen diese durch kursive Setzung hervor gehoben werden. Das Zitat wird mit einem Literaturverweis versehen.</w:t>
      </w:r>
    </w:p>
    <w:p w:rsidR="005D7DD3" w:rsidRPr="00EE40DA" w:rsidRDefault="005D7DD3" w:rsidP="00613470">
      <w:pPr>
        <w:pStyle w:val="Zwischenberschrift"/>
      </w:pPr>
      <w:r w:rsidRPr="00EE40DA">
        <w:t>Beispiel für Literaturverweis bei wörtlichem Zitat:</w:t>
      </w:r>
    </w:p>
    <w:p w:rsidR="005D7DD3" w:rsidRPr="00EE40DA" w:rsidRDefault="005D7DD3" w:rsidP="00EE40DA">
      <w:r w:rsidRPr="00D41225">
        <w:rPr>
          <w:rStyle w:val="ZitatZchn"/>
        </w:rPr>
        <w:t>„Jede wissenschaftliche Arbeit hat auf vorhandene Literatur aufzubauen, ihre Literaturbezüge adäquat, kritisch und korrekt zu vollziehen und über das Zitieren entsprechend zu dokumentieren.“</w:t>
      </w:r>
      <w:r w:rsidRPr="00EE40DA">
        <w:t xml:space="preserve"> </w:t>
      </w:r>
      <w:r w:rsidR="009F6ECC">
        <w:fldChar w:fldCharType="begin"/>
      </w:r>
      <w:r w:rsidR="00C80CB4">
        <w:instrText xml:space="preserve"> ADDIN ZOTERO_ITEM CSL_CITATION {"citationID":"1qqm2aiki7","properties":{"formattedCitation":"{\\rtf (B\\uc0\\u228{}nsch, 1994, p. 3)}","plainCitation":"(Bänsch, 1994, p. 3)"},"citationItems":[{"id":4832,"uris":["http://zotero.org/users/232528/items/3PEDT3KN"],"uri":["http://zotero.org/users/232528/items/3PEDT3KN"],"itemData":{"id":4832,"type":"book","title":"Wissenschaftliches Arbeiten","publisher":"Oldenbourg Verlag","number-of-pages":"118","source":"Google Books","ISBN":"9783486273557","language":"de","author":[{"family":"Bänsch","given":"Axel"}],"issued":{"date-parts":[[1994]]}},"locator":"3"}],"schema":"https://github.com/citation-style-language/schema/raw/master/csl-citation.json"} </w:instrText>
      </w:r>
      <w:r w:rsidR="009F6ECC">
        <w:fldChar w:fldCharType="separate"/>
      </w:r>
      <w:r w:rsidR="00C80CB4" w:rsidRPr="00613470">
        <w:rPr>
          <w:rFonts w:cs="Arial"/>
          <w:szCs w:val="24"/>
        </w:rPr>
        <w:t>(Bänsch, 1994, p. 3)</w:t>
      </w:r>
      <w:r w:rsidR="009F6ECC">
        <w:fldChar w:fldCharType="end"/>
      </w:r>
    </w:p>
    <w:p w:rsidR="005D7DD3" w:rsidRDefault="005D7DD3" w:rsidP="00613470">
      <w:pPr>
        <w:rPr>
          <w:rFonts w:cs="Arial"/>
          <w:lang w:val="de-DE"/>
        </w:rPr>
      </w:pPr>
      <w:r w:rsidRPr="00EE40DA">
        <w:t xml:space="preserve">Bei sinngemäßen Zitaten und übernommenen Gedankengänge ist streng darauf zu achten, dass diese in ihrem ursprünglichen Sinn übernommen und Gedankengänge nicht verzerrt werden. Selbstverständlich sind auch sinngemäße Zitate und übernommene Gedankengängen entsprechend zu kennzeichnen und </w:t>
      </w:r>
      <w:r w:rsidRPr="00613470">
        <w:t>mit einem Literaturverweis</w:t>
      </w:r>
      <w:r w:rsidRPr="00EE40DA">
        <w:t xml:space="preserve"> zu versehen.</w:t>
      </w:r>
    </w:p>
    <w:p w:rsidR="005D7DD3" w:rsidRPr="00EE40DA" w:rsidRDefault="005D7DD3" w:rsidP="00613470">
      <w:pPr>
        <w:pStyle w:val="Zwischenberschrift"/>
      </w:pPr>
      <w:r w:rsidRPr="00EE40DA">
        <w:t>Beispiel für Literaturverweis bei sinngemäßem Zitat:</w:t>
      </w:r>
    </w:p>
    <w:p w:rsidR="005D7DD3" w:rsidRPr="00EE40DA" w:rsidRDefault="005D7DD3" w:rsidP="00EE40DA">
      <w:r w:rsidRPr="00EE40DA">
        <w:t xml:space="preserve">Wie </w:t>
      </w:r>
      <w:proofErr w:type="spellStart"/>
      <w:r w:rsidRPr="00EE40DA">
        <w:t>Bänsch</w:t>
      </w:r>
      <w:proofErr w:type="spellEnd"/>
      <w:r w:rsidRPr="00EE40DA">
        <w:t xml:space="preserve"> darlegt, baut jede qualitätsvolle wissenschaftliche Arbeit auf bereits vorhandene Literatur auf. </w:t>
      </w:r>
      <w:r w:rsidR="009F6ECC">
        <w:fldChar w:fldCharType="begin"/>
      </w:r>
      <w:r w:rsidR="00C80CB4">
        <w:instrText xml:space="preserve"> ADDIN ZOTERO_ITEM CSL_CITATION {"citationID":"BBZMlvFx","properties":{"formattedCitation":"{\\rtf (vgl. B\\uc0\\u228{}nsch, 1994, p. 3)}","plainCitation":"(vgl. Bänsch, 1994, p. 3)"},"citationItems":[{"id":4832,"uris":["http://zotero.org/users/232528/items/3PEDT3KN"],"uri":["http://zotero.org/users/232528/items/3PEDT3KN"],"itemData":{"id":4832,"type":"book","title":"Wissenschaftliches Arbeiten","publisher":"Oldenbourg Verlag","number-of-pages":"118","source":"Google Books","ISBN":"9783486273557","language":"de","author":[{"family":"Bänsch","given":"Axel"}],"issued":{"date-parts":[[1994]]}},"locator":"3","prefix":"vgl."}],"schema":"https://github.com/citation-style-language/schema/raw/master/csl-citation.json"} </w:instrText>
      </w:r>
      <w:r w:rsidR="009F6ECC">
        <w:fldChar w:fldCharType="separate"/>
      </w:r>
      <w:r w:rsidR="00C80CB4" w:rsidRPr="00613470">
        <w:rPr>
          <w:rFonts w:cs="Arial"/>
          <w:szCs w:val="24"/>
        </w:rPr>
        <w:t>(vgl. Bänsch, 1994, p. 3)</w:t>
      </w:r>
      <w:r w:rsidR="009F6ECC">
        <w:fldChar w:fldCharType="end"/>
      </w:r>
    </w:p>
    <w:p w:rsidR="005D7DD3" w:rsidRPr="00EE40DA" w:rsidRDefault="005D7DD3" w:rsidP="00EE40DA">
      <w:pPr>
        <w:pStyle w:val="berschrift3"/>
      </w:pPr>
      <w:bookmarkStart w:id="52" w:name="__RefHeading__1277_1529400659"/>
      <w:bookmarkStart w:id="53" w:name="_Toc275174007"/>
      <w:bookmarkStart w:id="54" w:name="_Toc318704175"/>
      <w:bookmarkStart w:id="55" w:name="_Toc353784471"/>
      <w:bookmarkEnd w:id="52"/>
      <w:r>
        <w:rPr>
          <w:lang w:val="de-DE"/>
        </w:rPr>
        <w:t>Zitate aus dem Internet</w:t>
      </w:r>
      <w:bookmarkEnd w:id="53"/>
      <w:bookmarkEnd w:id="54"/>
      <w:bookmarkEnd w:id="55"/>
    </w:p>
    <w:p w:rsidR="005D7DD3" w:rsidRPr="00EE40DA" w:rsidRDefault="005D7DD3" w:rsidP="00EE40DA">
      <w:r w:rsidRPr="00EE40DA">
        <w:t xml:space="preserve">Zitate aus dem Internet sind vor allem dann möglich bzw. erwünscht, wenn sie von Portalen stammen, die im Umfeld von Wissenschaft, Forschung, Entwicklung, Technologie und Innovation allgemein anerkannt sind und kein Zweifel an der Richtigkeit und Präzision der Inhalte (im wissenschaftlichen Sinn) besteht. Wichtige Erkenntnisse und Ergebnisse einer </w:t>
      </w:r>
      <w:r w:rsidR="00D41225">
        <w:t>wissenschaftlichen Arbeit</w:t>
      </w:r>
      <w:r w:rsidRPr="00EE40DA">
        <w:t xml:space="preserve"> sollten sich jedoch keinesfalls ausschließlich auf Quellen aus dem Internet begründen.</w:t>
      </w:r>
    </w:p>
    <w:p w:rsidR="00D35C67" w:rsidRDefault="005D7DD3" w:rsidP="00EE40DA">
      <w:r w:rsidRPr="00EE40DA">
        <w:t xml:space="preserve">Die verwendeten Internet-Seiten müssen kopiert und auf einem geeigneten Datenträger der Arbeit digital beigelegt werden. </w:t>
      </w:r>
    </w:p>
    <w:p w:rsidR="00DD4BCA" w:rsidRDefault="00D35C67" w:rsidP="00EE40DA">
      <w:r>
        <w:lastRenderedPageBreak/>
        <w:t xml:space="preserve">Grundsätzlich sollten </w:t>
      </w:r>
      <w:proofErr w:type="spellStart"/>
      <w:r>
        <w:t>Websiten</w:t>
      </w:r>
      <w:proofErr w:type="spellEnd"/>
      <w:r>
        <w:t xml:space="preserve"> mit der </w:t>
      </w:r>
      <w:proofErr w:type="spellStart"/>
      <w:r>
        <w:t>Screenshotfunktion</w:t>
      </w:r>
      <w:proofErr w:type="spellEnd"/>
      <w:r>
        <w:rPr>
          <w:rStyle w:val="Funotenzeichen"/>
        </w:rPr>
        <w:footnoteReference w:id="2"/>
      </w:r>
      <w:r>
        <w:t xml:space="preserve"> von </w:t>
      </w:r>
      <w:proofErr w:type="spellStart"/>
      <w:r>
        <w:t>Zotero</w:t>
      </w:r>
      <w:proofErr w:type="spellEnd"/>
      <w:r>
        <w:t xml:space="preserve"> gespeichert werden. </w:t>
      </w:r>
      <w:proofErr w:type="spellStart"/>
      <w:r>
        <w:t>Darauf hin</w:t>
      </w:r>
      <w:proofErr w:type="spellEnd"/>
      <w:r>
        <w:t xml:space="preserve"> kann bei den entsprechenden Einträgen die Export-Funktion von </w:t>
      </w:r>
      <w:proofErr w:type="spellStart"/>
      <w:r>
        <w:t>Zotero</w:t>
      </w:r>
      <w:proofErr w:type="spellEnd"/>
      <w:r>
        <w:t xml:space="preserve"> </w:t>
      </w:r>
      <w:r w:rsidR="00DD4BCA">
        <w:t xml:space="preserve">(siehe </w:t>
      </w:r>
      <w:r w:rsidR="009F6ECC">
        <w:fldChar w:fldCharType="begin"/>
      </w:r>
      <w:r w:rsidR="00DD4BCA">
        <w:instrText xml:space="preserve"> REF _Ref224893496 \h </w:instrText>
      </w:r>
      <w:r w:rsidR="009F6ECC">
        <w:fldChar w:fldCharType="separate"/>
      </w:r>
      <w:r w:rsidR="00CA304C">
        <w:t xml:space="preserve">Abbildung </w:t>
      </w:r>
      <w:r w:rsidR="00CA304C">
        <w:rPr>
          <w:noProof/>
        </w:rPr>
        <w:t>2</w:t>
      </w:r>
      <w:r w:rsidR="009F6ECC">
        <w:fldChar w:fldCharType="end"/>
      </w:r>
      <w:r w:rsidR="00DD4BCA">
        <w:t xml:space="preserve">) </w:t>
      </w:r>
      <w:r>
        <w:t xml:space="preserve">verwendet werden, um die Daten für den Datenträger vorzubereiten. Als Alternative können die betroffenen </w:t>
      </w:r>
      <w:proofErr w:type="spellStart"/>
      <w:r>
        <w:t>Websiten</w:t>
      </w:r>
      <w:proofErr w:type="spellEnd"/>
      <w:r>
        <w:t xml:space="preserve"> auch als PDF gespeichert und zur Verfügung gestellt werden.</w:t>
      </w:r>
    </w:p>
    <w:p w:rsidR="00DD4BCA" w:rsidRDefault="00C11C8A" w:rsidP="00613470">
      <w:pPr>
        <w:keepNext/>
      </w:pPr>
      <w:r>
        <w:rPr>
          <w:noProof/>
          <w:lang w:val="de-DE"/>
        </w:rPr>
        <w:drawing>
          <wp:inline distT="0" distB="0" distL="0" distR="0">
            <wp:extent cx="5029200" cy="1767840"/>
            <wp:effectExtent l="0" t="0" r="0" b="10160"/>
            <wp:docPr id="3" name="Bild 3" descr="Macintosh HD:Users:kblumenstein:Desktop:screen_Zotero.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blumenstein:Desktop:screen_Zotero.tiff"/>
                    <pic:cNvPicPr>
                      <a:picLocks noChangeAspect="1" noChangeArrowheads="1"/>
                    </pic:cNvPicPr>
                  </pic:nvPicPr>
                  <pic:blipFill>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029200" cy="1767840"/>
                    </a:xfrm>
                    <a:prstGeom prst="rect">
                      <a:avLst/>
                    </a:prstGeom>
                    <a:noFill/>
                    <a:ln>
                      <a:noFill/>
                    </a:ln>
                  </pic:spPr>
                </pic:pic>
              </a:graphicData>
            </a:graphic>
          </wp:inline>
        </w:drawing>
      </w:r>
    </w:p>
    <w:p w:rsidR="00D35C67" w:rsidRDefault="00714175" w:rsidP="00613470">
      <w:pPr>
        <w:pStyle w:val="Beschriftung"/>
      </w:pPr>
      <w:bookmarkStart w:id="56" w:name="_Ref224893496"/>
      <w:bookmarkStart w:id="57" w:name="_Ref224893445"/>
      <w:bookmarkStart w:id="58" w:name="_Toc353784328"/>
      <w:r>
        <w:t>Abbildung</w:t>
      </w:r>
      <w:r w:rsidR="00DD4BCA">
        <w:t xml:space="preserve"> </w:t>
      </w:r>
      <w:r w:rsidR="009F6ECC">
        <w:fldChar w:fldCharType="begin"/>
      </w:r>
      <w:r w:rsidR="00DD4BCA">
        <w:instrText xml:space="preserve"> SEQ Figure \* ARABIC </w:instrText>
      </w:r>
      <w:r w:rsidR="009F6ECC">
        <w:fldChar w:fldCharType="separate"/>
      </w:r>
      <w:r w:rsidR="00CA304C">
        <w:rPr>
          <w:noProof/>
        </w:rPr>
        <w:t>2</w:t>
      </w:r>
      <w:r w:rsidR="009F6ECC">
        <w:fldChar w:fldCharType="end"/>
      </w:r>
      <w:bookmarkEnd w:id="56"/>
      <w:r w:rsidR="00DD4BCA">
        <w:t xml:space="preserve">: </w:t>
      </w:r>
      <w:proofErr w:type="spellStart"/>
      <w:r w:rsidR="00DD4BCA">
        <w:t>Zotero</w:t>
      </w:r>
      <w:proofErr w:type="spellEnd"/>
      <w:r w:rsidR="00DD4BCA">
        <w:t xml:space="preserve"> </w:t>
      </w:r>
      <w:r w:rsidR="00DD4BCA" w:rsidRPr="00DD4BCA">
        <w:t>Export</w:t>
      </w:r>
      <w:r w:rsidR="00DD4BCA">
        <w:t>-Funktion</w:t>
      </w:r>
      <w:bookmarkEnd w:id="57"/>
      <w:bookmarkEnd w:id="58"/>
    </w:p>
    <w:p w:rsidR="00D35C67" w:rsidRDefault="00D35C67" w:rsidP="00D35C67">
      <w:r>
        <w:t>Auf dem Datenträger werden Ordner angelegt, die dem Namen der Zitation entsprechen.</w:t>
      </w:r>
      <w:r w:rsidR="00613470">
        <w:t xml:space="preserve"> Ein Beispiel ist in </w:t>
      </w:r>
      <w:r w:rsidR="009F6ECC">
        <w:fldChar w:fldCharType="begin"/>
      </w:r>
      <w:r w:rsidR="00613470">
        <w:instrText xml:space="preserve"> REF _Ref224894657 \h </w:instrText>
      </w:r>
      <w:r w:rsidR="009F6ECC">
        <w:fldChar w:fldCharType="separate"/>
      </w:r>
      <w:r w:rsidR="00CA304C">
        <w:t xml:space="preserve">Abbildung </w:t>
      </w:r>
      <w:r w:rsidR="00CA304C">
        <w:rPr>
          <w:noProof/>
        </w:rPr>
        <w:t>3</w:t>
      </w:r>
      <w:r w:rsidR="009F6ECC">
        <w:fldChar w:fldCharType="end"/>
      </w:r>
      <w:r w:rsidR="00613470">
        <w:t xml:space="preserve"> zu sehen.</w:t>
      </w:r>
    </w:p>
    <w:p w:rsidR="00613470" w:rsidRDefault="00C11C8A" w:rsidP="00613470">
      <w:pPr>
        <w:keepNext/>
      </w:pPr>
      <w:r>
        <w:rPr>
          <w:noProof/>
          <w:lang w:val="de-DE"/>
        </w:rPr>
        <w:drawing>
          <wp:inline distT="0" distB="0" distL="0" distR="0">
            <wp:extent cx="5039360" cy="1452880"/>
            <wp:effectExtent l="0" t="0" r="0" b="0"/>
            <wp:docPr id="5" name="Bild 5" descr="Macintosh HD:Users:kblumenstein:Desktop:OrdnerstrukturInterne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blumenstein:Desktop:OrdnerstrukturInternet.tiff"/>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039360" cy="1452880"/>
                    </a:xfrm>
                    <a:prstGeom prst="rect">
                      <a:avLst/>
                    </a:prstGeom>
                    <a:noFill/>
                    <a:ln>
                      <a:noFill/>
                    </a:ln>
                  </pic:spPr>
                </pic:pic>
              </a:graphicData>
            </a:graphic>
          </wp:inline>
        </w:drawing>
      </w:r>
    </w:p>
    <w:p w:rsidR="00D35C67" w:rsidRDefault="00714175" w:rsidP="00613470">
      <w:pPr>
        <w:pStyle w:val="Beschriftung"/>
      </w:pPr>
      <w:bookmarkStart w:id="59" w:name="_Ref224894657"/>
      <w:bookmarkStart w:id="60" w:name="_Toc353784329"/>
      <w:r>
        <w:t>Abbildung</w:t>
      </w:r>
      <w:r w:rsidR="00613470">
        <w:t xml:space="preserve"> </w:t>
      </w:r>
      <w:r w:rsidR="009F6ECC">
        <w:fldChar w:fldCharType="begin"/>
      </w:r>
      <w:r w:rsidR="00613470">
        <w:instrText xml:space="preserve"> SEQ Figure \* ARABIC </w:instrText>
      </w:r>
      <w:r w:rsidR="009F6ECC">
        <w:fldChar w:fldCharType="separate"/>
      </w:r>
      <w:r w:rsidR="00CA304C">
        <w:rPr>
          <w:noProof/>
        </w:rPr>
        <w:t>3</w:t>
      </w:r>
      <w:r w:rsidR="009F6ECC">
        <w:fldChar w:fldCharType="end"/>
      </w:r>
      <w:bookmarkEnd w:id="59"/>
      <w:r w:rsidR="00613470">
        <w:t>: Beispiel einer Ordnerstruktur für Internetquellen</w:t>
      </w:r>
      <w:bookmarkEnd w:id="60"/>
    </w:p>
    <w:p w:rsidR="00D41225" w:rsidRDefault="00D41225" w:rsidP="00613470">
      <w:pPr>
        <w:pStyle w:val="berschrift1"/>
      </w:pPr>
      <w:bookmarkStart w:id="61" w:name="_Toc353784472"/>
      <w:r>
        <w:lastRenderedPageBreak/>
        <w:t>Anforderungen</w:t>
      </w:r>
      <w:bookmarkEnd w:id="61"/>
    </w:p>
    <w:p w:rsidR="00D41225" w:rsidRDefault="00D41225" w:rsidP="00DE1083">
      <w:pPr>
        <w:pStyle w:val="berschrift2"/>
      </w:pPr>
      <w:bookmarkStart w:id="62" w:name="_Toc353784473"/>
      <w:r>
        <w:t>Umfang der Arbeit</w:t>
      </w:r>
      <w:bookmarkEnd w:id="62"/>
    </w:p>
    <w:p w:rsidR="00D41225" w:rsidRDefault="001F66CA" w:rsidP="00D41225">
      <w:r>
        <w:t>Der Inhalt der</w:t>
      </w:r>
      <w:r w:rsidR="00D41225">
        <w:t xml:space="preserve"> Bachelorarbeit </w:t>
      </w:r>
      <w:r w:rsidR="006F252F">
        <w:t>2</w:t>
      </w:r>
      <w:r w:rsidR="00D41225">
        <w:t xml:space="preserve"> sol</w:t>
      </w:r>
      <w:r w:rsidR="00C80CED">
        <w:t xml:space="preserve">l </w:t>
      </w:r>
      <w:r w:rsidR="006F252F">
        <w:t>9000</w:t>
      </w:r>
      <w:r w:rsidR="00C80CED">
        <w:t xml:space="preserve"> Wörter umfassen</w:t>
      </w:r>
      <w:r>
        <w:t>.</w:t>
      </w:r>
    </w:p>
    <w:p w:rsidR="00D41225" w:rsidRPr="00D41225" w:rsidRDefault="00D41225" w:rsidP="00D41225">
      <w:r>
        <w:t>Die Zahlen sind als Zielvorgabe zu verstehen. Sie sollen</w:t>
      </w:r>
      <w:r w:rsidR="00A45EA3">
        <w:t>,</w:t>
      </w:r>
      <w:r>
        <w:t xml:space="preserve"> </w:t>
      </w:r>
      <w:r w:rsidR="00682CF5">
        <w:t xml:space="preserve">von begründeten und mit dem Betreuer abgesprochenen Ausnahmen </w:t>
      </w:r>
      <w:r w:rsidR="00A45EA3">
        <w:t xml:space="preserve">ausgenommen, </w:t>
      </w:r>
      <w:r>
        <w:t>nicht wesentlich über- oder unterschritten werden.</w:t>
      </w:r>
    </w:p>
    <w:p w:rsidR="00D41225" w:rsidRPr="00D41225" w:rsidRDefault="00D41225" w:rsidP="00DE1083">
      <w:pPr>
        <w:pStyle w:val="berschrift2"/>
      </w:pPr>
      <w:bookmarkStart w:id="63" w:name="_Toc353784474"/>
      <w:r>
        <w:t>Anzahl und Qualität der Quellen</w:t>
      </w:r>
      <w:bookmarkEnd w:id="63"/>
    </w:p>
    <w:p w:rsidR="00DB3022" w:rsidRDefault="005F1EE5" w:rsidP="005150EB">
      <w:r>
        <w:t xml:space="preserve">Für die Bachelorarbeit </w:t>
      </w:r>
      <w:r w:rsidR="006F252F">
        <w:t>2</w:t>
      </w:r>
      <w:r>
        <w:t xml:space="preserve"> müssen mind. </w:t>
      </w:r>
      <w:r w:rsidR="006F252F">
        <w:t>fünf</w:t>
      </w:r>
      <w:r>
        <w:t xml:space="preserve"> wissenschaftliche </w:t>
      </w:r>
      <w:r w:rsidR="00682CF5">
        <w:t xml:space="preserve">Publikationen </w:t>
      </w:r>
      <w:r>
        <w:t>zitiert werden.</w:t>
      </w:r>
    </w:p>
    <w:p w:rsidR="00682CF5" w:rsidRDefault="00682CF5" w:rsidP="00264C79">
      <w:r w:rsidRPr="00682CF5">
        <w:t>W</w:t>
      </w:r>
      <w:r w:rsidRPr="00264C79">
        <w:t>issenschaftliche Publikation</w:t>
      </w:r>
      <w:r>
        <w:t>en</w:t>
      </w:r>
      <w:r w:rsidRPr="00682CF5">
        <w:t xml:space="preserve"> sind </w:t>
      </w:r>
      <w:r w:rsidRPr="00264C79">
        <w:t>schriftliche Arbeit</w:t>
      </w:r>
      <w:r>
        <w:t>en, welche</w:t>
      </w:r>
      <w:r w:rsidRPr="00264C79">
        <w:t xml:space="preserve"> </w:t>
      </w:r>
      <w:r>
        <w:t xml:space="preserve">in einem </w:t>
      </w:r>
      <w:r w:rsidRPr="00264C79">
        <w:t>Peer-Review-Prozess zur Veröffentlichung akz</w:t>
      </w:r>
      <w:r w:rsidR="00264C79" w:rsidRPr="00264C79">
        <w:t>eptiert werden</w:t>
      </w:r>
      <w:r w:rsidR="00264C79">
        <w:t>. Der Review wird durch mindestens einen (meist aber mehreren) anderen Wissenschaftler</w:t>
      </w:r>
      <w:r w:rsidR="00A45EA3">
        <w:t>n</w:t>
      </w:r>
      <w:r w:rsidR="00264C79">
        <w:t xml:space="preserve"> bzw. Fachgutachter</w:t>
      </w:r>
      <w:r w:rsidR="00A45EA3">
        <w:t>n</w:t>
      </w:r>
      <w:r w:rsidR="00264C79">
        <w:t>, der in keinem direkte</w:t>
      </w:r>
      <w:r w:rsidR="00A45EA3">
        <w:t>n</w:t>
      </w:r>
      <w:r w:rsidR="00264C79">
        <w:t xml:space="preserve"> Zusammenhang mit der beschriebenen Forschung steht</w:t>
      </w:r>
      <w:r w:rsidR="00A45EA3">
        <w:t>,</w:t>
      </w:r>
      <w:r w:rsidR="00264C79">
        <w:t xml:space="preserve"> durchgeführt</w:t>
      </w:r>
      <w:r w:rsidR="00264C79" w:rsidRPr="00264C79">
        <w:t>, wodurch die Qualität der Arbeit sichergestellt wird.</w:t>
      </w:r>
    </w:p>
    <w:p w:rsidR="00264C79" w:rsidRPr="00264C79" w:rsidRDefault="00264C79" w:rsidP="00264C79">
      <w:r>
        <w:t>Zu wissenschaftlichen Publikationen zählen:</w:t>
      </w:r>
    </w:p>
    <w:p w:rsidR="00E47D49" w:rsidRDefault="00E47D49" w:rsidP="00552B89">
      <w:pPr>
        <w:pStyle w:val="Zwischenberschrift"/>
      </w:pPr>
      <w:r w:rsidRPr="00A45EA3">
        <w:t xml:space="preserve">Wissenschaftliche </w:t>
      </w:r>
      <w:r w:rsidR="00264C79" w:rsidRPr="00A45EA3">
        <w:t>Bücher:</w:t>
      </w:r>
      <w:r w:rsidR="00264C79">
        <w:t xml:space="preserve"> </w:t>
      </w:r>
    </w:p>
    <w:p w:rsidR="00682CF5" w:rsidRDefault="00682CF5" w:rsidP="00264C79">
      <w:r w:rsidRPr="00264C79">
        <w:t>Bücher sind in der Regel umfangreiche Publikationen, in denen ein Problembereich systematisch und vollständig behandelt wird.</w:t>
      </w:r>
    </w:p>
    <w:p w:rsidR="00E47D49" w:rsidRDefault="00982463" w:rsidP="00552B89">
      <w:pPr>
        <w:pStyle w:val="Zwischenberschrift"/>
      </w:pPr>
      <w:r w:rsidRPr="00A45EA3">
        <w:t>Wissenschaftliche Abschlussarbeiten:</w:t>
      </w:r>
      <w:r>
        <w:t xml:space="preserve"> </w:t>
      </w:r>
    </w:p>
    <w:p w:rsidR="00982463" w:rsidRPr="00264C79" w:rsidRDefault="00982463" w:rsidP="00264C79">
      <w:r>
        <w:t xml:space="preserve">Habilitationsschriften, Dissertationen und </w:t>
      </w:r>
      <w:r w:rsidR="00E47D49">
        <w:t>(</w:t>
      </w:r>
      <w:r>
        <w:t>sehr gute</w:t>
      </w:r>
      <w:r w:rsidR="00E47D49">
        <w:t>)</w:t>
      </w:r>
      <w:r>
        <w:t xml:space="preserve"> Diplomarbeiten. Auch Bachelorarbeiten zählen formal zu den wissenschaftlichen </w:t>
      </w:r>
      <w:r w:rsidR="00E47D49">
        <w:t>Publikationen</w:t>
      </w:r>
      <w:r>
        <w:t>, jedoch sollte darauf geachtet werden, dass viele Bachelorarbeiten dem Anspruch, der an wissenschaftliche Publikationen gestellt wird, nicht erreichen</w:t>
      </w:r>
      <w:r w:rsidR="00E47D49">
        <w:t>!</w:t>
      </w:r>
    </w:p>
    <w:p w:rsidR="00E47D49" w:rsidRDefault="00682CF5" w:rsidP="00552B89">
      <w:pPr>
        <w:pStyle w:val="Zwischenberschrift"/>
      </w:pPr>
      <w:r w:rsidRPr="00A45EA3">
        <w:lastRenderedPageBreak/>
        <w:t xml:space="preserve">Artikel in </w:t>
      </w:r>
      <w:r w:rsidR="00264C79" w:rsidRPr="00A45EA3">
        <w:t xml:space="preserve">wissenschaftlichen </w:t>
      </w:r>
      <w:r w:rsidRPr="00A45EA3">
        <w:t>Fachzeitschri</w:t>
      </w:r>
      <w:r w:rsidR="00264C79" w:rsidRPr="00A45EA3">
        <w:t>ften (</w:t>
      </w:r>
      <w:r w:rsidR="00982463" w:rsidRPr="00A45EA3">
        <w:t>„</w:t>
      </w:r>
      <w:r w:rsidR="00264C79" w:rsidRPr="00A45EA3">
        <w:t>Journals</w:t>
      </w:r>
      <w:r w:rsidR="00982463" w:rsidRPr="00A45EA3">
        <w:t>“</w:t>
      </w:r>
      <w:r w:rsidR="00264C79" w:rsidRPr="00A45EA3">
        <w:t>):</w:t>
      </w:r>
      <w:r w:rsidR="00264C79">
        <w:t xml:space="preserve"> </w:t>
      </w:r>
    </w:p>
    <w:p w:rsidR="00682CF5" w:rsidRPr="00264C79" w:rsidRDefault="00682CF5" w:rsidP="00264C79">
      <w:r w:rsidRPr="00264C79">
        <w:t xml:space="preserve">Diese Beiträge sind weniger umfangreich </w:t>
      </w:r>
      <w:r w:rsidR="00264C79">
        <w:t xml:space="preserve">als Bücher </w:t>
      </w:r>
      <w:r w:rsidRPr="00264C79">
        <w:t>und präsentieren oft neue Resultate für ein Fachpublikum.</w:t>
      </w:r>
      <w:r w:rsidR="00E47D49">
        <w:t xml:space="preserve"> Die Qualität der Beiträge ist durch einen umfassenden </w:t>
      </w:r>
      <w:proofErr w:type="spellStart"/>
      <w:r w:rsidR="00E47D49">
        <w:t>Reviewprozess</w:t>
      </w:r>
      <w:proofErr w:type="spellEnd"/>
      <w:r w:rsidR="00E47D49">
        <w:t xml:space="preserve"> oft sehr hoch.</w:t>
      </w:r>
    </w:p>
    <w:p w:rsidR="00E47D49" w:rsidRDefault="00264C79" w:rsidP="00552B89">
      <w:pPr>
        <w:pStyle w:val="Zwischenberschrift"/>
      </w:pPr>
      <w:r w:rsidRPr="00A45EA3">
        <w:t>Artikel in Konferenzbänden</w:t>
      </w:r>
      <w:r w:rsidR="00982463" w:rsidRPr="00A45EA3">
        <w:t xml:space="preserve"> („Papers“)</w:t>
      </w:r>
      <w:r w:rsidRPr="00A45EA3">
        <w:t>:</w:t>
      </w:r>
      <w:r>
        <w:t xml:space="preserve"> </w:t>
      </w:r>
    </w:p>
    <w:p w:rsidR="00982463" w:rsidRDefault="00682CF5" w:rsidP="00264C79">
      <w:r w:rsidRPr="00264C79">
        <w:t>Diese Publikationen haben einen ähnlichen Umfang wie Artikel in Zeitschriften</w:t>
      </w:r>
      <w:r w:rsidR="00982463">
        <w:t xml:space="preserve">. Gewöhnlich wurde </w:t>
      </w:r>
      <w:r w:rsidR="00A45EA3">
        <w:t xml:space="preserve">der </w:t>
      </w:r>
      <w:r w:rsidR="00982463">
        <w:t xml:space="preserve">Inhalt dieser Papers von den Autoren auf </w:t>
      </w:r>
      <w:proofErr w:type="gramStart"/>
      <w:r w:rsidR="00982463">
        <w:t>wissenschaftlichen</w:t>
      </w:r>
      <w:proofErr w:type="gramEnd"/>
      <w:r w:rsidR="00982463">
        <w:t xml:space="preserve"> Konferenz in einem Vortrag vorgestellt.</w:t>
      </w:r>
    </w:p>
    <w:p w:rsidR="00682CF5" w:rsidRPr="00E47D49" w:rsidRDefault="00982463" w:rsidP="00264C79">
      <w:r>
        <w:t>Ein notwendiges Kriterium für eine wissenschaftliche Arbeit ist, dass sie den formalen und inhaltlichen Kriterien einer wissenschaftlichen Arbeit genügt. So kann z.B. auch ein sehr gutes Fachbuch, in dem nicht umfangreich zitiert wurde, als wissenschaftliche Publikation anerkannt werden.</w:t>
      </w:r>
    </w:p>
    <w:p w:rsidR="00DB2B10" w:rsidRDefault="00DB2B10" w:rsidP="00DE1083">
      <w:pPr>
        <w:pStyle w:val="berschrift2"/>
      </w:pPr>
      <w:bookmarkStart w:id="64" w:name="_Toc353784475"/>
      <w:r>
        <w:t>Abgabe</w:t>
      </w:r>
      <w:bookmarkEnd w:id="64"/>
    </w:p>
    <w:p w:rsidR="00DB2B10" w:rsidRDefault="00DB2B10" w:rsidP="00DB2B10">
      <w:r>
        <w:t xml:space="preserve">Es müssen zwei Exemplare der Bachelorarbeit in gedruckter Form abgegeben werden. Ein Exemplar bekommt der/die </w:t>
      </w:r>
      <w:proofErr w:type="spellStart"/>
      <w:r>
        <w:t>BetreuerIn</w:t>
      </w:r>
      <w:proofErr w:type="spellEnd"/>
      <w:r>
        <w:t xml:space="preserve">, das zweite Exemplar wird </w:t>
      </w:r>
      <w:r w:rsidR="00CA304C">
        <w:t>Studiengangsekretariat</w:t>
      </w:r>
      <w:r>
        <w:t xml:space="preserve"> abgegeben.</w:t>
      </w:r>
    </w:p>
    <w:p w:rsidR="00DB2B10" w:rsidRDefault="00DB2B10" w:rsidP="00DB2B10">
      <w:r>
        <w:t xml:space="preserve">Diese Print-Exemplare müssen nicht als </w:t>
      </w:r>
      <w:proofErr w:type="spellStart"/>
      <w:r>
        <w:t>Hard</w:t>
      </w:r>
      <w:proofErr w:type="spellEnd"/>
      <w:r>
        <w:t xml:space="preserve">-Cover gebunden werden. Eine </w:t>
      </w:r>
      <w:proofErr w:type="spellStart"/>
      <w:r>
        <w:t>Spiralisierung</w:t>
      </w:r>
      <w:proofErr w:type="spellEnd"/>
      <w:r>
        <w:t xml:space="preserve"> ist bspw. vollkommen ausreichend. Diese Bachelorarbeit wird nicht in der Bibliothek veröffentlich. Sie bleibt wie eine Prüfungsarbeit bei dem/der </w:t>
      </w:r>
      <w:proofErr w:type="spellStart"/>
      <w:r>
        <w:t>BetreuerIn</w:t>
      </w:r>
      <w:proofErr w:type="spellEnd"/>
      <w:r>
        <w:t>.</w:t>
      </w:r>
    </w:p>
    <w:p w:rsidR="00DB2B10" w:rsidRPr="00DB2B10" w:rsidRDefault="00DB2B10" w:rsidP="00DB2B10">
      <w:r>
        <w:t xml:space="preserve">Zusätzlich wird die Arbeit im </w:t>
      </w:r>
      <w:proofErr w:type="spellStart"/>
      <w:r>
        <w:t>eCampus</w:t>
      </w:r>
      <w:proofErr w:type="spellEnd"/>
      <w:r>
        <w:t xml:space="preserve"> Kurs als PDF-Datei hochgeladen. Dabei erfolgt eine Plagiatsprüfung. Die Dateigröße ist auf 20 MB beschränkt.</w:t>
      </w:r>
    </w:p>
    <w:p w:rsidR="00A46C4A" w:rsidRDefault="006F252F" w:rsidP="00433042">
      <w:pPr>
        <w:pStyle w:val="berschrift1"/>
      </w:pPr>
      <w:bookmarkStart w:id="65" w:name="_Toc353784476"/>
      <w:r>
        <w:lastRenderedPageBreak/>
        <w:t>Fazit</w:t>
      </w:r>
      <w:bookmarkEnd w:id="65"/>
    </w:p>
    <w:p w:rsidR="007F4416" w:rsidRDefault="00B335D1" w:rsidP="00DD7583">
      <w:r>
        <w:t>Das Fazit (</w:t>
      </w:r>
      <w:proofErr w:type="spellStart"/>
      <w:r>
        <w:t>Conclusion</w:t>
      </w:r>
      <w:proofErr w:type="spellEnd"/>
      <w:r>
        <w:t>) ist eine wertende Zusammenfassung. Es präsentiert die Ergebnisse der Arbeit. In einem Fazit muss die in der Einleitung aufgestellte</w:t>
      </w:r>
      <w:r w:rsidR="00A45EA3">
        <w:t>(n)</w:t>
      </w:r>
      <w:r>
        <w:t xml:space="preserve"> Forschungsfrage</w:t>
      </w:r>
      <w:r w:rsidR="00A45EA3">
        <w:t>(n)</w:t>
      </w:r>
      <w:r>
        <w:t xml:space="preserve"> beantwortet bzw. die </w:t>
      </w:r>
      <w:r w:rsidR="00E47D49">
        <w:t xml:space="preserve">Ziele oder </w:t>
      </w:r>
      <w:r>
        <w:t>Arbeitshypothese</w:t>
      </w:r>
      <w:r w:rsidR="00A45EA3">
        <w:t>(</w:t>
      </w:r>
      <w:r w:rsidR="00E47D49">
        <w:t>n</w:t>
      </w:r>
      <w:r w:rsidR="00A45EA3">
        <w:t>)</w:t>
      </w:r>
      <w:r>
        <w:t xml:space="preserve"> verifi</w:t>
      </w:r>
      <w:r w:rsidR="00BA2903">
        <w:t>ziert oder falsifiziert werden.</w:t>
      </w:r>
    </w:p>
    <w:p w:rsidR="001C3B36" w:rsidRDefault="00BA2903" w:rsidP="00DD7583">
      <w:r>
        <w:t>Zudem sollten w</w:t>
      </w:r>
      <w:r w:rsidR="007F4416">
        <w:t>eiterführende neue Fragen, die sich aus den gemachten Erfahrungen und Erkenntnissen ergeben</w:t>
      </w:r>
      <w:r>
        <w:t>, angeführt werden.</w:t>
      </w:r>
    </w:p>
    <w:p w:rsidR="001C3B36" w:rsidRDefault="001C3B36" w:rsidP="00DD7583"/>
    <w:p w:rsidR="00FD7D79" w:rsidRDefault="00FD7D79" w:rsidP="00502DBA">
      <w:pPr>
        <w:pStyle w:val="Anhangberschrift1"/>
        <w:sectPr w:rsidR="00FD7D79" w:rsidSect="00C94900">
          <w:headerReference w:type="default" r:id="rId19"/>
          <w:pgSz w:w="11900" w:h="16820"/>
          <w:pgMar w:top="1701" w:right="1701" w:bottom="1985" w:left="1985" w:header="1418" w:footer="1418" w:gutter="284"/>
          <w:pgNumType w:start="1"/>
          <w:cols w:space="708"/>
        </w:sectPr>
      </w:pPr>
      <w:bookmarkStart w:id="66" w:name="_Toc193601733"/>
    </w:p>
    <w:p w:rsidR="00433042" w:rsidRDefault="006F252F" w:rsidP="00502DBA">
      <w:pPr>
        <w:pStyle w:val="Anhangberschrift1"/>
      </w:pPr>
      <w:bookmarkStart w:id="67" w:name="_Toc353784477"/>
      <w:bookmarkEnd w:id="66"/>
      <w:r>
        <w:lastRenderedPageBreak/>
        <w:t>Quellenverzeichnis</w:t>
      </w:r>
      <w:bookmarkEnd w:id="67"/>
    </w:p>
    <w:p w:rsidR="00A45EA3" w:rsidRPr="00613470" w:rsidRDefault="009F6ECC" w:rsidP="00613470">
      <w:pPr>
        <w:pStyle w:val="Literaturverzeichnis1"/>
        <w:rPr>
          <w:rFonts w:cs="Arial"/>
        </w:rPr>
      </w:pPr>
      <w:r w:rsidRPr="009F6ECC">
        <w:rPr>
          <w:sz w:val="48"/>
        </w:rPr>
        <w:fldChar w:fldCharType="begin"/>
      </w:r>
      <w:r w:rsidR="00A45EA3">
        <w:instrText xml:space="preserve"> ADDIN ZOTERO_BIBL {"custom":[]} CSL_BIBLIOGRAPHY </w:instrText>
      </w:r>
      <w:r w:rsidRPr="009F6ECC">
        <w:rPr>
          <w:sz w:val="48"/>
        </w:rPr>
        <w:fldChar w:fldCharType="separate"/>
      </w:r>
      <w:r w:rsidR="00A45EA3" w:rsidRPr="00613470">
        <w:rPr>
          <w:rFonts w:cs="Arial"/>
        </w:rPr>
        <w:t xml:space="preserve">Bänsch, A. (1994). </w:t>
      </w:r>
      <w:r w:rsidR="00A45EA3" w:rsidRPr="00613470">
        <w:rPr>
          <w:rFonts w:cs="Arial"/>
          <w:i/>
          <w:iCs/>
        </w:rPr>
        <w:t>Wissenschaftliches Arbeiten</w:t>
      </w:r>
      <w:r w:rsidR="00A45EA3" w:rsidRPr="00613470">
        <w:rPr>
          <w:rFonts w:cs="Arial"/>
        </w:rPr>
        <w:t>. Oldenbourg Verlag.</w:t>
      </w:r>
    </w:p>
    <w:p w:rsidR="009C565E" w:rsidRDefault="009F6ECC" w:rsidP="005B2A27">
      <w:pPr>
        <w:pStyle w:val="Literaturverzeichnis1"/>
      </w:pPr>
      <w:r>
        <w:fldChar w:fldCharType="end"/>
      </w:r>
      <w:bookmarkStart w:id="68" w:name="_Toc193601735"/>
      <w:bookmarkEnd w:id="10"/>
      <w:bookmarkEnd w:id="11"/>
      <w:r w:rsidR="009C565E">
        <w:br w:type="page"/>
      </w:r>
    </w:p>
    <w:p w:rsidR="00CF157E" w:rsidRDefault="006F252F" w:rsidP="00724200">
      <w:pPr>
        <w:pStyle w:val="Anhangberschrift1"/>
      </w:pPr>
      <w:bookmarkStart w:id="69" w:name="_Toc353784478"/>
      <w:bookmarkEnd w:id="68"/>
      <w:r>
        <w:lastRenderedPageBreak/>
        <w:t>Abbildungsverzeichnis</w:t>
      </w:r>
      <w:bookmarkEnd w:id="69"/>
    </w:p>
    <w:p w:rsidR="00714175" w:rsidRDefault="009F6ECC">
      <w:pPr>
        <w:pStyle w:val="Abbildungsverzeichnis"/>
        <w:rPr>
          <w:rFonts w:asciiTheme="minorHAnsi" w:eastAsiaTheme="minorEastAsia" w:hAnsiTheme="minorHAnsi" w:cstheme="minorBidi"/>
          <w:lang w:val="de-DE"/>
        </w:rPr>
      </w:pPr>
      <w:r w:rsidRPr="009F6ECC">
        <w:fldChar w:fldCharType="begin"/>
      </w:r>
      <w:r w:rsidR="00002317">
        <w:instrText xml:space="preserve"> TOC \c "Figure" </w:instrText>
      </w:r>
      <w:r w:rsidRPr="009F6ECC">
        <w:fldChar w:fldCharType="separate"/>
      </w:r>
      <w:r w:rsidR="00714175">
        <w:t xml:space="preserve">Abbildung 1: Verschiedene Füllmuster der Methode </w:t>
      </w:r>
      <w:r w:rsidR="00714175" w:rsidRPr="00F45945">
        <w:rPr>
          <w:rFonts w:ascii="Courier" w:hAnsi="Courier"/>
        </w:rPr>
        <w:t>setBrush</w:t>
      </w:r>
      <w:r w:rsidR="00714175">
        <w:tab/>
      </w:r>
      <w:r w:rsidR="00714175">
        <w:fldChar w:fldCharType="begin"/>
      </w:r>
      <w:r w:rsidR="00714175">
        <w:instrText xml:space="preserve"> PAGEREF _Toc353784327 \h </w:instrText>
      </w:r>
      <w:r w:rsidR="00714175">
        <w:fldChar w:fldCharType="separate"/>
      </w:r>
      <w:r w:rsidR="00CA304C">
        <w:t>6</w:t>
      </w:r>
      <w:r w:rsidR="00714175">
        <w:fldChar w:fldCharType="end"/>
      </w:r>
    </w:p>
    <w:p w:rsidR="00714175" w:rsidRDefault="00714175">
      <w:pPr>
        <w:pStyle w:val="Abbildungsverzeichnis"/>
        <w:rPr>
          <w:rFonts w:asciiTheme="minorHAnsi" w:eastAsiaTheme="minorEastAsia" w:hAnsiTheme="minorHAnsi" w:cstheme="minorBidi"/>
          <w:lang w:val="de-DE"/>
        </w:rPr>
      </w:pPr>
      <w:r>
        <w:t>Abbildung 2: Zotero Export-Funktion</w:t>
      </w:r>
      <w:r>
        <w:tab/>
      </w:r>
      <w:r>
        <w:fldChar w:fldCharType="begin"/>
      </w:r>
      <w:r>
        <w:instrText xml:space="preserve"> PAGEREF _Toc353784328 \h </w:instrText>
      </w:r>
      <w:r>
        <w:fldChar w:fldCharType="separate"/>
      </w:r>
      <w:r w:rsidR="00CA304C">
        <w:t>9</w:t>
      </w:r>
      <w:r>
        <w:fldChar w:fldCharType="end"/>
      </w:r>
    </w:p>
    <w:p w:rsidR="00714175" w:rsidRDefault="00714175">
      <w:pPr>
        <w:pStyle w:val="Abbildungsverzeichnis"/>
        <w:rPr>
          <w:rFonts w:asciiTheme="minorHAnsi" w:eastAsiaTheme="minorEastAsia" w:hAnsiTheme="minorHAnsi" w:cstheme="minorBidi"/>
          <w:lang w:val="de-DE"/>
        </w:rPr>
      </w:pPr>
      <w:r>
        <w:t>Abbildung 3: Beispiel einer Ordnerstruktur für Internetquellen</w:t>
      </w:r>
      <w:r>
        <w:tab/>
      </w:r>
      <w:r>
        <w:fldChar w:fldCharType="begin"/>
      </w:r>
      <w:r>
        <w:instrText xml:space="preserve"> PAGEREF _Toc353784329 \h </w:instrText>
      </w:r>
      <w:r>
        <w:fldChar w:fldCharType="separate"/>
      </w:r>
      <w:r w:rsidR="00CA304C">
        <w:t>9</w:t>
      </w:r>
      <w:r>
        <w:fldChar w:fldCharType="end"/>
      </w:r>
    </w:p>
    <w:p w:rsidR="00CF157E" w:rsidRDefault="009F6ECC" w:rsidP="00724200">
      <w:pPr>
        <w:pStyle w:val="Anhangberschrift1"/>
      </w:pPr>
      <w:r>
        <w:lastRenderedPageBreak/>
        <w:fldChar w:fldCharType="end"/>
      </w:r>
      <w:bookmarkStart w:id="70" w:name="_Toc353784479"/>
      <w:r w:rsidR="006F252F">
        <w:t>Tabellenverzeichnis</w:t>
      </w:r>
      <w:bookmarkEnd w:id="70"/>
    </w:p>
    <w:p w:rsidR="0066082F" w:rsidRDefault="009F6ECC">
      <w:pPr>
        <w:pStyle w:val="Abbildungsverzeichnis"/>
        <w:rPr>
          <w:rFonts w:asciiTheme="minorHAnsi" w:eastAsiaTheme="minorEastAsia" w:hAnsiTheme="minorHAnsi" w:cstheme="minorBidi"/>
          <w:lang w:val="de-DE"/>
        </w:rPr>
      </w:pPr>
      <w:r>
        <w:fldChar w:fldCharType="begin"/>
      </w:r>
      <w:r w:rsidR="00002317">
        <w:instrText xml:space="preserve"> TOC \c "Table" </w:instrText>
      </w:r>
      <w:r>
        <w:fldChar w:fldCharType="separate"/>
      </w:r>
      <w:r w:rsidR="0066082F">
        <w:t>Tabelle 1: Resultate der Versuche 1-3 des Experiments X.</w:t>
      </w:r>
      <w:r w:rsidR="0066082F">
        <w:tab/>
      </w:r>
      <w:r w:rsidR="0066082F">
        <w:fldChar w:fldCharType="begin"/>
      </w:r>
      <w:r w:rsidR="0066082F">
        <w:instrText xml:space="preserve"> PAGEREF _Toc353784386 \h </w:instrText>
      </w:r>
      <w:r w:rsidR="0066082F">
        <w:fldChar w:fldCharType="separate"/>
      </w:r>
      <w:r w:rsidR="00CA304C">
        <w:t>6</w:t>
      </w:r>
      <w:r w:rsidR="0066082F">
        <w:fldChar w:fldCharType="end"/>
      </w:r>
    </w:p>
    <w:p w:rsidR="00492986" w:rsidRDefault="009F6ECC" w:rsidP="00492986">
      <w:r>
        <w:rPr>
          <w:noProof/>
        </w:rPr>
        <w:fldChar w:fldCharType="end"/>
      </w:r>
    </w:p>
    <w:p w:rsidR="00715AD1" w:rsidRDefault="0066082F" w:rsidP="00715AD1">
      <w:pPr>
        <w:pStyle w:val="Anhangberschrift1"/>
      </w:pPr>
      <w:bookmarkStart w:id="71" w:name="_Toc353784480"/>
      <w:proofErr w:type="spellStart"/>
      <w:r>
        <w:lastRenderedPageBreak/>
        <w:t>List</w:t>
      </w:r>
      <w:r w:rsidR="003A150D">
        <w:t>ing</w:t>
      </w:r>
      <w:r>
        <w:t>verzeichnis</w:t>
      </w:r>
      <w:bookmarkEnd w:id="71"/>
      <w:proofErr w:type="spellEnd"/>
    </w:p>
    <w:p w:rsidR="00613470" w:rsidRDefault="009F6ECC">
      <w:pPr>
        <w:pStyle w:val="Abbildungsverzeichnis"/>
        <w:rPr>
          <w:rFonts w:asciiTheme="minorHAnsi" w:eastAsiaTheme="minorEastAsia" w:hAnsiTheme="minorHAnsi" w:cstheme="minorBidi"/>
          <w:sz w:val="24"/>
          <w:szCs w:val="24"/>
          <w:lang w:val="de-DE" w:eastAsia="ja-JP"/>
        </w:rPr>
      </w:pPr>
      <w:r w:rsidRPr="009F6ECC">
        <w:fldChar w:fldCharType="begin"/>
      </w:r>
      <w:r w:rsidR="00715AD1">
        <w:instrText xml:space="preserve"> TOC \c "Listing" </w:instrText>
      </w:r>
      <w:r w:rsidRPr="009F6ECC">
        <w:fldChar w:fldCharType="separate"/>
      </w:r>
      <w:r w:rsidR="00613470">
        <w:t>Listing 1: Event-Listener für Online und Offline</w:t>
      </w:r>
      <w:r w:rsidR="00613470">
        <w:tab/>
      </w:r>
      <w:r>
        <w:fldChar w:fldCharType="begin"/>
      </w:r>
      <w:r w:rsidR="00613470">
        <w:instrText xml:space="preserve"> PAGEREF _Toc224894844 \h </w:instrText>
      </w:r>
      <w:r>
        <w:fldChar w:fldCharType="separate"/>
      </w:r>
      <w:r w:rsidR="00CA304C">
        <w:t>6</w:t>
      </w:r>
      <w:r>
        <w:fldChar w:fldCharType="end"/>
      </w:r>
    </w:p>
    <w:p w:rsidR="00E70277" w:rsidRDefault="009F6ECC" w:rsidP="00C824CD">
      <w:pPr>
        <w:pStyle w:val="Anhangberschrift1"/>
      </w:pPr>
      <w:r>
        <w:lastRenderedPageBreak/>
        <w:fldChar w:fldCharType="end"/>
      </w:r>
      <w:bookmarkStart w:id="72" w:name="_Toc353784481"/>
      <w:r w:rsidR="008A4A37">
        <w:t>A</w:t>
      </w:r>
      <w:r w:rsidR="009C4ECA">
        <w:t>nhang</w:t>
      </w:r>
      <w:bookmarkEnd w:id="72"/>
    </w:p>
    <w:p w:rsidR="005150EB" w:rsidRDefault="005150EB" w:rsidP="00CE6559">
      <w:pPr>
        <w:pStyle w:val="Anhangberschrift2"/>
        <w:numPr>
          <w:ilvl w:val="0"/>
          <w:numId w:val="18"/>
        </w:numPr>
        <w:tabs>
          <w:tab w:val="clear" w:pos="1720"/>
          <w:tab w:val="left" w:pos="709"/>
        </w:tabs>
      </w:pPr>
      <w:bookmarkStart w:id="73" w:name="_Toc353784482"/>
      <w:r>
        <w:t>XXXX</w:t>
      </w:r>
      <w:bookmarkEnd w:id="73"/>
    </w:p>
    <w:p w:rsidR="00392515" w:rsidRPr="00392515" w:rsidRDefault="00392515" w:rsidP="00392515">
      <w:r>
        <w:t xml:space="preserve">Text </w:t>
      </w:r>
      <w:proofErr w:type="spellStart"/>
      <w:r>
        <w:t>Text</w:t>
      </w:r>
      <w:proofErr w:type="spellEnd"/>
      <w:r>
        <w:t xml:space="preserve"> </w:t>
      </w:r>
      <w:proofErr w:type="spellStart"/>
      <w:r>
        <w:t>Text</w:t>
      </w:r>
      <w:proofErr w:type="spellEnd"/>
    </w:p>
    <w:p w:rsidR="007709FC" w:rsidRPr="00C51D4A" w:rsidRDefault="007709FC" w:rsidP="00FC3480">
      <w:pPr>
        <w:spacing w:after="120"/>
      </w:pPr>
    </w:p>
    <w:sectPr w:rsidR="007709FC" w:rsidRPr="00C51D4A" w:rsidSect="00221C8D">
      <w:headerReference w:type="default" r:id="rId20"/>
      <w:pgSz w:w="11900" w:h="16820"/>
      <w:pgMar w:top="1418" w:right="1701" w:bottom="1701" w:left="1985" w:header="851" w:footer="851" w:gutter="284"/>
      <w:cols w:space="70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11C8A" w:rsidRDefault="00C11C8A">
      <w:r>
        <w:separator/>
      </w:r>
    </w:p>
  </w:endnote>
  <w:endnote w:type="continuationSeparator" w:id="0">
    <w:p w:rsidR="00C11C8A" w:rsidRDefault="00C11C8A">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Lucida Grande">
    <w:altName w:val="Arial"/>
    <w:charset w:val="00"/>
    <w:family w:val="auto"/>
    <w:pitch w:val="variable"/>
    <w:sig w:usb0="00000000" w:usb1="5000A1FF" w:usb2="00000000" w:usb3="00000000" w:csb0="000001BF" w:csb1="00000000"/>
  </w:font>
  <w:font w:name="ＭＳ 明朝">
    <w:charset w:val="4E"/>
    <w:family w:val="auto"/>
    <w:pitch w:val="variable"/>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Thorndale">
    <w:altName w:val="Times New Roman"/>
    <w:charset w:val="00"/>
    <w:family w:val="roman"/>
    <w:pitch w:val="variable"/>
    <w:sig w:usb0="00000287" w:usb1="00000000" w:usb2="00000000" w:usb3="00000000" w:csb0="0000009F" w:csb1="00000000"/>
  </w:font>
  <w:font w:name="HG Mincho Light J">
    <w:altName w:val="Times New Roman"/>
    <w:charset w:val="00"/>
    <w:family w:val="auto"/>
    <w:pitch w:val="variable"/>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615F4" w:rsidRDefault="009F6ECC" w:rsidP="00FD7D79">
    <w:pPr>
      <w:pStyle w:val="Fuzeile"/>
      <w:framePr w:wrap="around" w:vAnchor="text" w:hAnchor="margin" w:xAlign="right" w:y="1"/>
      <w:rPr>
        <w:rStyle w:val="Seitenzahl"/>
      </w:rPr>
    </w:pPr>
    <w:r>
      <w:rPr>
        <w:rStyle w:val="Seitenzahl"/>
      </w:rPr>
      <w:fldChar w:fldCharType="begin"/>
    </w:r>
    <w:r w:rsidR="009615F4">
      <w:rPr>
        <w:rStyle w:val="Seitenzahl"/>
      </w:rPr>
      <w:instrText xml:space="preserve">PAGE  </w:instrText>
    </w:r>
    <w:r>
      <w:rPr>
        <w:rStyle w:val="Seitenzahl"/>
      </w:rPr>
      <w:fldChar w:fldCharType="end"/>
    </w:r>
  </w:p>
  <w:p w:rsidR="009615F4" w:rsidRDefault="009615F4" w:rsidP="00103C14">
    <w:pPr>
      <w:pStyle w:val="Fuzeile"/>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615F4" w:rsidRDefault="009615F4" w:rsidP="00CD505A">
    <w:pPr>
      <w:pStyle w:val="Fuzeile"/>
      <w:ind w:right="-8"/>
      <w:jc w:val="both"/>
      <w:rPr>
        <w:sz w:val="18"/>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615F4" w:rsidRDefault="009615F4" w:rsidP="00027632">
    <w:pPr>
      <w:pStyle w:val="Fuzeile"/>
      <w:ind w:right="360"/>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615F4" w:rsidRDefault="009F6ECC" w:rsidP="00E41682">
    <w:pPr>
      <w:pStyle w:val="Fuzeile"/>
      <w:pBdr>
        <w:top w:val="single" w:sz="4" w:space="1" w:color="auto"/>
      </w:pBdr>
      <w:ind w:left="4678" w:right="-8"/>
      <w:jc w:val="right"/>
      <w:rPr>
        <w:sz w:val="18"/>
      </w:rPr>
    </w:pPr>
    <w:r>
      <w:rPr>
        <w:rStyle w:val="Seitenzahl"/>
      </w:rPr>
      <w:fldChar w:fldCharType="begin"/>
    </w:r>
    <w:r w:rsidR="009615F4">
      <w:rPr>
        <w:rStyle w:val="Seitenzahl"/>
      </w:rPr>
      <w:instrText xml:space="preserve"> PAGE </w:instrText>
    </w:r>
    <w:r>
      <w:rPr>
        <w:rStyle w:val="Seitenzahl"/>
      </w:rPr>
      <w:fldChar w:fldCharType="separate"/>
    </w:r>
    <w:r w:rsidR="00CA304C">
      <w:rPr>
        <w:rStyle w:val="Seitenzahl"/>
        <w:noProof/>
      </w:rPr>
      <w:t>16</w:t>
    </w:r>
    <w:r>
      <w:rPr>
        <w:rStyle w:val="Seitenzahl"/>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11C8A" w:rsidRDefault="00C11C8A">
      <w:r>
        <w:separator/>
      </w:r>
    </w:p>
  </w:footnote>
  <w:footnote w:type="continuationSeparator" w:id="0">
    <w:p w:rsidR="00C11C8A" w:rsidRDefault="00C11C8A">
      <w:r>
        <w:continuationSeparator/>
      </w:r>
    </w:p>
  </w:footnote>
  <w:footnote w:id="1">
    <w:p w:rsidR="009615F4" w:rsidRPr="00613470" w:rsidRDefault="009615F4">
      <w:pPr>
        <w:pStyle w:val="Funotentext"/>
        <w:rPr>
          <w:lang w:val="de-DE"/>
        </w:rPr>
      </w:pPr>
      <w:r>
        <w:rPr>
          <w:rStyle w:val="Funotenzeichen"/>
        </w:rPr>
        <w:footnoteRef/>
      </w:r>
      <w:r>
        <w:t xml:space="preserve"> </w:t>
      </w:r>
      <w:hyperlink r:id="rId1" w:history="1">
        <w:r w:rsidRPr="006D7304">
          <w:rPr>
            <w:rStyle w:val="Hyperlink"/>
            <w:rFonts w:cs="Times New Roman"/>
            <w:sz w:val="22"/>
            <w:szCs w:val="22"/>
          </w:rPr>
          <w:t>https://www.zotero.org</w:t>
        </w:r>
      </w:hyperlink>
    </w:p>
  </w:footnote>
  <w:footnote w:id="2">
    <w:p w:rsidR="009615F4" w:rsidRPr="00613470" w:rsidRDefault="009615F4">
      <w:pPr>
        <w:pStyle w:val="Funotentext"/>
        <w:rPr>
          <w:lang w:val="de-DE"/>
        </w:rPr>
      </w:pPr>
      <w:r>
        <w:rPr>
          <w:rStyle w:val="Funotenzeichen"/>
        </w:rPr>
        <w:footnoteRef/>
      </w:r>
      <w:r>
        <w:t xml:space="preserve"> siehe Abschnitt </w:t>
      </w:r>
      <w:proofErr w:type="spellStart"/>
      <w:r>
        <w:t>Saving</w:t>
      </w:r>
      <w:proofErr w:type="spellEnd"/>
      <w:r>
        <w:t xml:space="preserve"> Webpages auf </w:t>
      </w:r>
      <w:hyperlink r:id="rId2" w:history="1">
        <w:r w:rsidRPr="00B13A8A">
          <w:rPr>
            <w:rStyle w:val="Hyperlink"/>
            <w:rFonts w:cs="Times New Roman"/>
            <w:sz w:val="20"/>
            <w:szCs w:val="22"/>
          </w:rPr>
          <w:t>https://www.zotero.org/support/getting_stuff_into_your_library</w:t>
        </w:r>
      </w:hyperlink>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615F4" w:rsidRDefault="009615F4">
    <w:pPr>
      <w:pStyle w:val="Kopfzeile"/>
    </w:pPr>
    <w:r>
      <w:t>Renate Zinsberger</w:t>
    </w:r>
    <w:r>
      <w:tab/>
      <w:t>Ursprünge des Rollenverhaltens in der Krankenpflege</w:t>
    </w:r>
  </w:p>
  <w:p w:rsidR="009615F4" w:rsidRDefault="009615F4">
    <w:pPr>
      <w:pStyle w:val="Kopfzeile"/>
    </w:pPr>
  </w:p>
  <w:p w:rsidR="009615F4" w:rsidRDefault="009615F4">
    <w:pPr>
      <w:pStyle w:val="Kopfzeile"/>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615F4" w:rsidRDefault="009615F4">
    <w:pPr>
      <w:pStyle w:val="Kopfzeile"/>
    </w:pPr>
    <w:r>
      <w:rPr>
        <w:noProof/>
        <w:lang w:val="de-DE"/>
      </w:rPr>
      <w:drawing>
        <wp:anchor distT="0" distB="0" distL="114300" distR="114300" simplePos="0" relativeHeight="251661312" behindDoc="0" locked="0" layoutInCell="1" allowOverlap="1">
          <wp:simplePos x="0" y="0"/>
          <wp:positionH relativeFrom="margin">
            <wp:posOffset>2940685</wp:posOffset>
          </wp:positionH>
          <wp:positionV relativeFrom="margin">
            <wp:posOffset>-947420</wp:posOffset>
          </wp:positionV>
          <wp:extent cx="2924175" cy="2339340"/>
          <wp:effectExtent l="0" t="0" r="0" b="0"/>
          <wp:wrapNone/>
          <wp:docPr id="4" name="Bild 4" descr="Technolog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echnologie"/>
                  <pic:cNvPicPr>
                    <a:picLocks noChangeAspect="1" noChangeArrowheads="1"/>
                  </pic:cNvPicPr>
                </pic:nvPicPr>
                <pic:blipFill>
                  <a:blip r:embed="rId1"/>
                  <a:srcRect/>
                  <a:stretch>
                    <a:fillRect/>
                  </a:stretch>
                </pic:blipFill>
                <pic:spPr bwMode="auto">
                  <a:xfrm>
                    <a:off x="0" y="0"/>
                    <a:ext cx="2924175" cy="2339340"/>
                  </a:xfrm>
                  <a:prstGeom prst="rect">
                    <a:avLst/>
                  </a:prstGeom>
                  <a:noFill/>
                </pic:spPr>
              </pic:pic>
            </a:graphicData>
          </a:graphic>
        </wp:anchor>
      </w:drawing>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615F4" w:rsidRDefault="009615F4" w:rsidP="00A32E7E">
    <w:pPr>
      <w:pStyle w:val="Kopfzeile"/>
    </w:pPr>
    <w:r>
      <w:rPr>
        <w:noProof/>
        <w:lang w:val="de-DE"/>
      </w:rPr>
      <w:drawing>
        <wp:anchor distT="0" distB="0" distL="114300" distR="114300" simplePos="0" relativeHeight="251659264" behindDoc="0" locked="0" layoutInCell="1" allowOverlap="1">
          <wp:simplePos x="0" y="0"/>
          <wp:positionH relativeFrom="margin">
            <wp:posOffset>2930525</wp:posOffset>
          </wp:positionH>
          <wp:positionV relativeFrom="margin">
            <wp:posOffset>-1285240</wp:posOffset>
          </wp:positionV>
          <wp:extent cx="2924175" cy="2339340"/>
          <wp:effectExtent l="0" t="0" r="0" b="0"/>
          <wp:wrapNone/>
          <wp:docPr id="1" name="Bild 1" descr="Technolog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echnologie"/>
                  <pic:cNvPicPr>
                    <a:picLocks noChangeAspect="1" noChangeArrowheads="1"/>
                  </pic:cNvPicPr>
                </pic:nvPicPr>
                <pic:blipFill>
                  <a:blip r:embed="rId1"/>
                  <a:srcRect/>
                  <a:stretch>
                    <a:fillRect/>
                  </a:stretch>
                </pic:blipFill>
                <pic:spPr bwMode="auto">
                  <a:xfrm>
                    <a:off x="0" y="0"/>
                    <a:ext cx="2924175" cy="2339340"/>
                  </a:xfrm>
                  <a:prstGeom prst="rect">
                    <a:avLst/>
                  </a:prstGeom>
                  <a:noFill/>
                </pic:spPr>
              </pic:pic>
            </a:graphicData>
          </a:graphic>
        </wp:anchor>
      </w:drawing>
    </w:r>
  </w:p>
  <w:p w:rsidR="009615F4" w:rsidRPr="00A32E7E" w:rsidRDefault="009615F4" w:rsidP="00A32E7E">
    <w:pPr>
      <w:pStyle w:val="Kopfzeile"/>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615F4" w:rsidRDefault="009615F4">
    <w:pPr>
      <w:pStyle w:val="Kopfzeile"/>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615F4" w:rsidRDefault="009F6ECC" w:rsidP="00224EFB">
    <w:pPr>
      <w:pStyle w:val="Fuzeile"/>
      <w:pBdr>
        <w:bottom w:val="single" w:sz="4" w:space="1" w:color="auto"/>
      </w:pBdr>
      <w:tabs>
        <w:tab w:val="clear" w:pos="4252"/>
        <w:tab w:val="clear" w:pos="8504"/>
        <w:tab w:val="right" w:pos="7938"/>
      </w:tabs>
      <w:jc w:val="left"/>
    </w:pPr>
    <w:fldSimple w:instr=" STYLEREF &quot;Überschrift 1&quot; \n  \* MERGEFORMAT ">
      <w:r w:rsidR="00CA304C">
        <w:rPr>
          <w:noProof/>
        </w:rPr>
        <w:t>4</w:t>
      </w:r>
    </w:fldSimple>
    <w:r w:rsidR="009615F4">
      <w:rPr>
        <w:noProof/>
      </w:rPr>
      <w:t xml:space="preserve"> </w:t>
    </w:r>
    <w:fldSimple w:instr=" STYLEREF &quot;Überschrift 1&quot; \* MERGEFORMAT ">
      <w:r w:rsidR="00CA304C">
        <w:rPr>
          <w:noProof/>
        </w:rPr>
        <w:t>Fazit</w:t>
      </w:r>
    </w:fldSimple>
    <w:r w:rsidR="009615F4">
      <w:rPr>
        <w:noProof/>
      </w:rPr>
      <w:tab/>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615F4" w:rsidRPr="00E41682" w:rsidRDefault="009615F4" w:rsidP="00E41682">
    <w:pPr>
      <w:pStyle w:val="Kopfzeile"/>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E7F0746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2CB8E366"/>
    <w:lvl w:ilvl="0">
      <w:start w:val="1"/>
      <w:numFmt w:val="decimal"/>
      <w:lvlText w:val="%1."/>
      <w:lvlJc w:val="left"/>
      <w:pPr>
        <w:tabs>
          <w:tab w:val="num" w:pos="1492"/>
        </w:tabs>
        <w:ind w:left="1492" w:hanging="360"/>
      </w:pPr>
    </w:lvl>
  </w:abstractNum>
  <w:abstractNum w:abstractNumId="2">
    <w:nsid w:val="FFFFFF7D"/>
    <w:multiLevelType w:val="singleLevel"/>
    <w:tmpl w:val="9F3AF72E"/>
    <w:lvl w:ilvl="0">
      <w:start w:val="1"/>
      <w:numFmt w:val="decimal"/>
      <w:lvlText w:val="%1."/>
      <w:lvlJc w:val="left"/>
      <w:pPr>
        <w:tabs>
          <w:tab w:val="num" w:pos="1209"/>
        </w:tabs>
        <w:ind w:left="1209" w:hanging="360"/>
      </w:pPr>
    </w:lvl>
  </w:abstractNum>
  <w:abstractNum w:abstractNumId="3">
    <w:nsid w:val="FFFFFF7E"/>
    <w:multiLevelType w:val="singleLevel"/>
    <w:tmpl w:val="63C88480"/>
    <w:lvl w:ilvl="0">
      <w:start w:val="1"/>
      <w:numFmt w:val="decimal"/>
      <w:lvlText w:val="%1."/>
      <w:lvlJc w:val="left"/>
      <w:pPr>
        <w:tabs>
          <w:tab w:val="num" w:pos="926"/>
        </w:tabs>
        <w:ind w:left="926" w:hanging="360"/>
      </w:pPr>
    </w:lvl>
  </w:abstractNum>
  <w:abstractNum w:abstractNumId="4">
    <w:nsid w:val="FFFFFF7F"/>
    <w:multiLevelType w:val="singleLevel"/>
    <w:tmpl w:val="EA9E7052"/>
    <w:lvl w:ilvl="0">
      <w:start w:val="1"/>
      <w:numFmt w:val="decimal"/>
      <w:lvlText w:val="%1."/>
      <w:lvlJc w:val="left"/>
      <w:pPr>
        <w:tabs>
          <w:tab w:val="num" w:pos="643"/>
        </w:tabs>
        <w:ind w:left="643" w:hanging="360"/>
      </w:pPr>
    </w:lvl>
  </w:abstractNum>
  <w:abstractNum w:abstractNumId="5">
    <w:nsid w:val="FFFFFF80"/>
    <w:multiLevelType w:val="singleLevel"/>
    <w:tmpl w:val="EB12A3AA"/>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42BC870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7F0C5862"/>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09985F1A"/>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D9A9EC8"/>
    <w:lvl w:ilvl="0">
      <w:start w:val="1"/>
      <w:numFmt w:val="decimal"/>
      <w:lvlText w:val="%1."/>
      <w:lvlJc w:val="left"/>
      <w:pPr>
        <w:tabs>
          <w:tab w:val="num" w:pos="360"/>
        </w:tabs>
        <w:ind w:left="360" w:hanging="360"/>
      </w:pPr>
    </w:lvl>
  </w:abstractNum>
  <w:abstractNum w:abstractNumId="10">
    <w:nsid w:val="FFFFFF89"/>
    <w:multiLevelType w:val="singleLevel"/>
    <w:tmpl w:val="377C06E2"/>
    <w:lvl w:ilvl="0">
      <w:start w:val="1"/>
      <w:numFmt w:val="bullet"/>
      <w:pStyle w:val="Aufzhlungszeichen"/>
      <w:lvlText w:val=""/>
      <w:lvlJc w:val="left"/>
      <w:pPr>
        <w:tabs>
          <w:tab w:val="num" w:pos="360"/>
        </w:tabs>
        <w:ind w:left="360" w:hanging="360"/>
      </w:pPr>
      <w:rPr>
        <w:rFonts w:ascii="Symbol" w:hAnsi="Symbol" w:hint="default"/>
      </w:rPr>
    </w:lvl>
  </w:abstractNum>
  <w:abstractNum w:abstractNumId="11">
    <w:nsid w:val="1418241B"/>
    <w:multiLevelType w:val="multilevel"/>
    <w:tmpl w:val="0100D064"/>
    <w:lvl w:ilvl="0">
      <w:start w:val="1"/>
      <w:numFmt w:val="bullet"/>
      <w:pStyle w:val="StandardCalibri"/>
      <w:lvlText w:val=""/>
      <w:lvlJc w:val="left"/>
      <w:pPr>
        <w:tabs>
          <w:tab w:val="num" w:pos="567"/>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2">
    <w:nsid w:val="16E50F48"/>
    <w:multiLevelType w:val="multilevel"/>
    <w:tmpl w:val="CB16AA96"/>
    <w:styleLink w:val="WWNum19"/>
    <w:lvl w:ilvl="0">
      <w:start w:val="1"/>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13">
    <w:nsid w:val="19CE187F"/>
    <w:multiLevelType w:val="multilevel"/>
    <w:tmpl w:val="11D0A4B4"/>
    <w:lvl w:ilvl="0">
      <w:start w:val="1"/>
      <w:numFmt w:val="decimal"/>
      <w:pStyle w:val="berschrift1"/>
      <w:lvlText w:val="%1"/>
      <w:lvlJc w:val="left"/>
      <w:pPr>
        <w:ind w:left="574"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2240" w:hanging="68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4">
    <w:nsid w:val="1A1C511B"/>
    <w:multiLevelType w:val="hybridMultilevel"/>
    <w:tmpl w:val="5AA61D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1E217ECB"/>
    <w:multiLevelType w:val="hybridMultilevel"/>
    <w:tmpl w:val="4DF29FCA"/>
    <w:lvl w:ilvl="0" w:tplc="04070003">
      <w:start w:val="1"/>
      <w:numFmt w:val="bullet"/>
      <w:lvlText w:val="o"/>
      <w:lvlJc w:val="left"/>
      <w:pPr>
        <w:ind w:left="720" w:hanging="360"/>
      </w:pPr>
      <w:rPr>
        <w:rFonts w:ascii="Courier New" w:hAnsi="Courier New" w:cs="Courier New" w:hint="default"/>
      </w:rPr>
    </w:lvl>
    <w:lvl w:ilvl="1" w:tplc="04070001">
      <w:start w:val="1"/>
      <w:numFmt w:val="bullet"/>
      <w:lvlText w:val=""/>
      <w:lvlJc w:val="left"/>
      <w:pPr>
        <w:ind w:left="1440" w:hanging="360"/>
      </w:pPr>
      <w:rPr>
        <w:rFonts w:ascii="Symbol" w:hAnsi="Symbo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1F6109B0"/>
    <w:multiLevelType w:val="hybridMultilevel"/>
    <w:tmpl w:val="6C3A4D90"/>
    <w:lvl w:ilvl="0" w:tplc="D30049B0">
      <w:start w:val="1"/>
      <w:numFmt w:val="upperLetter"/>
      <w:lvlText w:val="%1."/>
      <w:lvlJc w:val="left"/>
      <w:pPr>
        <w:ind w:left="1060" w:hanging="70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33AF0EFE"/>
    <w:multiLevelType w:val="hybridMultilevel"/>
    <w:tmpl w:val="AE1E4E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5D97F1C"/>
    <w:multiLevelType w:val="hybridMultilevel"/>
    <w:tmpl w:val="B70CFE56"/>
    <w:lvl w:ilvl="0" w:tplc="EB2A2C38">
      <w:start w:val="1"/>
      <w:numFmt w:val="bullet"/>
      <w:pStyle w:val="Listenabsatz"/>
      <w:lvlText w:val=""/>
      <w:lvlJc w:val="left"/>
      <w:pPr>
        <w:ind w:left="720" w:hanging="360"/>
      </w:pPr>
      <w:rPr>
        <w:rFonts w:ascii="Wingdings" w:hAnsi="Wingding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386A090B"/>
    <w:multiLevelType w:val="multilevel"/>
    <w:tmpl w:val="575834FC"/>
    <w:styleLink w:val="WWNum17"/>
    <w:lvl w:ilvl="0">
      <w:numFmt w:val="bullet"/>
      <w:lvlText w:val=""/>
      <w:lvlJc w:val="left"/>
      <w:rPr>
        <w:rFonts w:ascii="Symbol" w:hAnsi="Symbol"/>
      </w:rPr>
    </w:lvl>
    <w:lvl w:ilvl="1">
      <w:numFmt w:val="bullet"/>
      <w:lvlText w:val="o"/>
      <w:lvlJc w:val="left"/>
      <w:rPr>
        <w:rFonts w:ascii="Courier New" w:hAnsi="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rPr>
    </w:lvl>
    <w:lvl w:ilvl="8">
      <w:numFmt w:val="bullet"/>
      <w:lvlText w:val=""/>
      <w:lvlJc w:val="left"/>
      <w:rPr>
        <w:rFonts w:ascii="Wingdings" w:hAnsi="Wingdings"/>
      </w:rPr>
    </w:lvl>
  </w:abstractNum>
  <w:abstractNum w:abstractNumId="20">
    <w:nsid w:val="421029FC"/>
    <w:multiLevelType w:val="singleLevel"/>
    <w:tmpl w:val="4E0EDDDE"/>
    <w:lvl w:ilvl="0">
      <w:start w:val="1"/>
      <w:numFmt w:val="decimal"/>
      <w:pStyle w:val="NeuNummerierung"/>
      <w:lvlText w:val="%1."/>
      <w:lvlJc w:val="left"/>
      <w:pPr>
        <w:tabs>
          <w:tab w:val="num" w:pos="360"/>
        </w:tabs>
        <w:ind w:left="360" w:hanging="360"/>
      </w:pPr>
    </w:lvl>
  </w:abstractNum>
  <w:abstractNum w:abstractNumId="21">
    <w:nsid w:val="453307CA"/>
    <w:multiLevelType w:val="singleLevel"/>
    <w:tmpl w:val="2B326CFA"/>
    <w:lvl w:ilvl="0">
      <w:start w:val="1"/>
      <w:numFmt w:val="bullet"/>
      <w:pStyle w:val="Aufzhlung2"/>
      <w:lvlText w:val=""/>
      <w:lvlJc w:val="left"/>
      <w:pPr>
        <w:tabs>
          <w:tab w:val="num" w:pos="360"/>
        </w:tabs>
        <w:ind w:left="360" w:hanging="360"/>
      </w:pPr>
      <w:rPr>
        <w:rFonts w:ascii="Symbol" w:hAnsi="Symbol" w:hint="default"/>
      </w:rPr>
    </w:lvl>
  </w:abstractNum>
  <w:abstractNum w:abstractNumId="22">
    <w:nsid w:val="4D963DF4"/>
    <w:multiLevelType w:val="multilevel"/>
    <w:tmpl w:val="FD8C7ECA"/>
    <w:styleLink w:val="WWNum22"/>
    <w:lvl w:ilvl="0">
      <w:numFmt w:val="bullet"/>
      <w:lvlText w:val=""/>
      <w:lvlJc w:val="left"/>
      <w:rPr>
        <w:rFonts w:ascii="Symbol" w:hAnsi="Symbol"/>
      </w:rPr>
    </w:lvl>
    <w:lvl w:ilvl="1">
      <w:numFmt w:val="bullet"/>
      <w:lvlText w:val="o"/>
      <w:lvlJc w:val="left"/>
      <w:rPr>
        <w:rFonts w:ascii="Courier New" w:hAnsi="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rPr>
    </w:lvl>
    <w:lvl w:ilvl="8">
      <w:numFmt w:val="bullet"/>
      <w:lvlText w:val=""/>
      <w:lvlJc w:val="left"/>
      <w:rPr>
        <w:rFonts w:ascii="Wingdings" w:hAnsi="Wingdings"/>
      </w:rPr>
    </w:lvl>
  </w:abstractNum>
  <w:abstractNum w:abstractNumId="23">
    <w:nsid w:val="53953F30"/>
    <w:multiLevelType w:val="hybridMultilevel"/>
    <w:tmpl w:val="AF42F4A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53D5633C"/>
    <w:multiLevelType w:val="hybridMultilevel"/>
    <w:tmpl w:val="628E512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57176345"/>
    <w:multiLevelType w:val="singleLevel"/>
    <w:tmpl w:val="522CBE06"/>
    <w:lvl w:ilvl="0">
      <w:start w:val="1"/>
      <w:numFmt w:val="bullet"/>
      <w:pStyle w:val="Aufzhlung3"/>
      <w:lvlText w:val="–"/>
      <w:lvlJc w:val="left"/>
      <w:pPr>
        <w:tabs>
          <w:tab w:val="num" w:pos="360"/>
        </w:tabs>
        <w:ind w:left="360" w:hanging="360"/>
      </w:pPr>
      <w:rPr>
        <w:rFonts w:ascii="Times New Roman" w:hAnsi="Times New Roman" w:hint="default"/>
        <w:sz w:val="16"/>
      </w:rPr>
    </w:lvl>
  </w:abstractNum>
  <w:abstractNum w:abstractNumId="26">
    <w:nsid w:val="5AF82AEE"/>
    <w:multiLevelType w:val="hybridMultilevel"/>
    <w:tmpl w:val="48C646EE"/>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5E5C482A"/>
    <w:multiLevelType w:val="multilevel"/>
    <w:tmpl w:val="583202D8"/>
    <w:styleLink w:val="WWNum30"/>
    <w:lvl w:ilvl="0">
      <w:numFmt w:val="bullet"/>
      <w:lvlText w:val=""/>
      <w:lvlJc w:val="left"/>
      <w:rPr>
        <w:rFonts w:ascii="Symbol" w:hAnsi="Symbol"/>
        <w:sz w:val="20"/>
      </w:rPr>
    </w:lvl>
    <w:lvl w:ilvl="1">
      <w:numFmt w:val="bullet"/>
      <w:lvlText w:val="o"/>
      <w:lvlJc w:val="left"/>
      <w:rPr>
        <w:rFonts w:ascii="Courier New" w:hAnsi="Courier New"/>
        <w:sz w:val="20"/>
      </w:rPr>
    </w:lvl>
    <w:lvl w:ilvl="2">
      <w:numFmt w:val="bullet"/>
      <w:lvlText w:val=""/>
      <w:lvlJc w:val="left"/>
      <w:rPr>
        <w:rFonts w:ascii="Wingdings" w:hAnsi="Wingdings"/>
        <w:sz w:val="20"/>
      </w:rPr>
    </w:lvl>
    <w:lvl w:ilvl="3">
      <w:numFmt w:val="bullet"/>
      <w:lvlText w:val=""/>
      <w:lvlJc w:val="left"/>
      <w:rPr>
        <w:rFonts w:ascii="Wingdings" w:hAnsi="Wingdings"/>
        <w:sz w:val="20"/>
      </w:rPr>
    </w:lvl>
    <w:lvl w:ilvl="4">
      <w:numFmt w:val="bullet"/>
      <w:lvlText w:val=""/>
      <w:lvlJc w:val="left"/>
      <w:rPr>
        <w:rFonts w:ascii="Wingdings" w:hAnsi="Wingdings"/>
        <w:sz w:val="20"/>
      </w:rPr>
    </w:lvl>
    <w:lvl w:ilvl="5">
      <w:numFmt w:val="bullet"/>
      <w:lvlText w:val=""/>
      <w:lvlJc w:val="left"/>
      <w:rPr>
        <w:rFonts w:ascii="Wingdings" w:hAnsi="Wingdings"/>
        <w:sz w:val="20"/>
      </w:rPr>
    </w:lvl>
    <w:lvl w:ilvl="6">
      <w:numFmt w:val="bullet"/>
      <w:lvlText w:val=""/>
      <w:lvlJc w:val="left"/>
      <w:rPr>
        <w:rFonts w:ascii="Wingdings" w:hAnsi="Wingdings"/>
        <w:sz w:val="20"/>
      </w:rPr>
    </w:lvl>
    <w:lvl w:ilvl="7">
      <w:numFmt w:val="bullet"/>
      <w:lvlText w:val=""/>
      <w:lvlJc w:val="left"/>
      <w:rPr>
        <w:rFonts w:ascii="Wingdings" w:hAnsi="Wingdings"/>
        <w:sz w:val="20"/>
      </w:rPr>
    </w:lvl>
    <w:lvl w:ilvl="8">
      <w:numFmt w:val="bullet"/>
      <w:lvlText w:val=""/>
      <w:lvlJc w:val="left"/>
      <w:rPr>
        <w:rFonts w:ascii="Wingdings" w:hAnsi="Wingdings"/>
        <w:sz w:val="20"/>
      </w:rPr>
    </w:lvl>
  </w:abstractNum>
  <w:abstractNum w:abstractNumId="28">
    <w:nsid w:val="6E8A76A6"/>
    <w:multiLevelType w:val="multilevel"/>
    <w:tmpl w:val="23C458C4"/>
    <w:styleLink w:val="WWNum27"/>
    <w:lvl w:ilvl="0">
      <w:numFmt w:val="bullet"/>
      <w:lvlText w:val=""/>
      <w:lvlJc w:val="left"/>
      <w:rPr>
        <w:rFonts w:ascii="Wingdings" w:hAnsi="Wingdings"/>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29">
    <w:nsid w:val="71965361"/>
    <w:multiLevelType w:val="hybridMultilevel"/>
    <w:tmpl w:val="E800DEF8"/>
    <w:lvl w:ilvl="0" w:tplc="D30049B0">
      <w:start w:val="1"/>
      <w:numFmt w:val="upperLetter"/>
      <w:lvlText w:val="%1."/>
      <w:lvlJc w:val="left"/>
      <w:pPr>
        <w:ind w:left="1060" w:hanging="70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nsid w:val="72445C62"/>
    <w:multiLevelType w:val="multilevel"/>
    <w:tmpl w:val="E800DEF8"/>
    <w:lvl w:ilvl="0">
      <w:start w:val="1"/>
      <w:numFmt w:val="upperLetter"/>
      <w:lvlText w:val="%1."/>
      <w:lvlJc w:val="left"/>
      <w:pPr>
        <w:ind w:left="1060" w:hanging="70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756336D9"/>
    <w:multiLevelType w:val="multilevel"/>
    <w:tmpl w:val="D45ECB7C"/>
    <w:styleLink w:val="WWNum20"/>
    <w:lvl w:ilvl="0">
      <w:numFmt w:val="bullet"/>
      <w:lvlText w:val=""/>
      <w:lvlJc w:val="left"/>
      <w:rPr>
        <w:rFonts w:ascii="Symbol" w:hAnsi="Symbol"/>
      </w:rPr>
    </w:lvl>
    <w:lvl w:ilvl="1">
      <w:numFmt w:val="bullet"/>
      <w:lvlText w:val="o"/>
      <w:lvlJc w:val="left"/>
      <w:rPr>
        <w:rFonts w:ascii="Courier New" w:hAnsi="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rPr>
    </w:lvl>
    <w:lvl w:ilvl="8">
      <w:numFmt w:val="bullet"/>
      <w:lvlText w:val=""/>
      <w:lvlJc w:val="left"/>
      <w:rPr>
        <w:rFonts w:ascii="Wingdings" w:hAnsi="Wingdings"/>
      </w:rPr>
    </w:lvl>
  </w:abstractNum>
  <w:abstractNum w:abstractNumId="32">
    <w:nsid w:val="7DF03107"/>
    <w:multiLevelType w:val="multilevel"/>
    <w:tmpl w:val="A704E08E"/>
    <w:styleLink w:val="WWNum29"/>
    <w:lvl w:ilvl="0">
      <w:start w:val="1"/>
      <w:numFmt w:val="bullet"/>
      <w:lvlText w:val="o"/>
      <w:lvlJc w:val="left"/>
      <w:rPr>
        <w:rFonts w:ascii="Courier New" w:hAnsi="Courier New" w:cs="Courier New" w:hint="default"/>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33">
    <w:nsid w:val="7F2512B7"/>
    <w:multiLevelType w:val="multilevel"/>
    <w:tmpl w:val="76D2F1C2"/>
    <w:styleLink w:val="WWOutlineListStyle"/>
    <w:lvl w:ilvl="0">
      <w:start w:val="1"/>
      <w:numFmt w:val="decimal"/>
      <w:pStyle w:val="Heading1"/>
      <w:lvlText w:val="%1"/>
      <w:lvlJc w:val="left"/>
    </w:lvl>
    <w:lvl w:ilvl="1">
      <w:start w:val="1"/>
      <w:numFmt w:val="decimal"/>
      <w:pStyle w:val="Heading2"/>
      <w:lvlText w:val="%1.%2"/>
      <w:lvlJc w:val="left"/>
    </w:lvl>
    <w:lvl w:ilvl="2">
      <w:start w:val="1"/>
      <w:numFmt w:val="decimal"/>
      <w:pStyle w:val="Heading3"/>
      <w:lvlText w:val="%1.%2.%3"/>
      <w:lvlJc w:val="left"/>
    </w:lvl>
    <w:lvl w:ilvl="3">
      <w:start w:val="1"/>
      <w:numFmt w:val="decimal"/>
      <w:pStyle w:val="Heading4"/>
      <w:lvlText w:val="%1.%2.%3.%4"/>
      <w:lvlJc w:val="left"/>
    </w:lvl>
    <w:lvl w:ilvl="4">
      <w:start w:val="1"/>
      <w:numFmt w:val="decimal"/>
      <w:pStyle w:val="Heading5"/>
      <w:lvlText w:val="%1.%2.%3.%4.%5"/>
      <w:lvlJc w:val="left"/>
    </w:lvl>
    <w:lvl w:ilvl="5">
      <w:start w:val="1"/>
      <w:numFmt w:val="decimal"/>
      <w:pStyle w:val="Heading6"/>
      <w:lvlText w:val="%1.%2.%3.%4.%5.%6"/>
      <w:lvlJc w:val="left"/>
    </w:lvl>
    <w:lvl w:ilvl="6">
      <w:start w:val="1"/>
      <w:numFmt w:val="decimal"/>
      <w:pStyle w:val="Heading7"/>
      <w:lvlText w:val="%1.%2.%3.%4.%5.%6.%7"/>
      <w:lvlJc w:val="left"/>
    </w:lvl>
    <w:lvl w:ilvl="7">
      <w:start w:val="1"/>
      <w:numFmt w:val="decimal"/>
      <w:pStyle w:val="Heading8"/>
      <w:lvlText w:val="%1.%2.%3.%4.%5.%6.%7.%8"/>
      <w:lvlJc w:val="left"/>
    </w:lvl>
    <w:lvl w:ilvl="8">
      <w:start w:val="1"/>
      <w:numFmt w:val="decimal"/>
      <w:pStyle w:val="Heading9"/>
      <w:lvlText w:val="%1.%2.%3.%4.%5.%6.%7.%8.%9"/>
      <w:lvlJc w:val="left"/>
    </w:lvl>
  </w:abstractNum>
  <w:num w:numId="1">
    <w:abstractNumId w:val="25"/>
  </w:num>
  <w:num w:numId="2">
    <w:abstractNumId w:val="21"/>
  </w:num>
  <w:num w:numId="3">
    <w:abstractNumId w:val="20"/>
    <w:lvlOverride w:ilvl="0">
      <w:startOverride w:val="1"/>
    </w:lvlOverride>
  </w:num>
  <w:num w:numId="4">
    <w:abstractNumId w:val="13"/>
  </w:num>
  <w:num w:numId="5">
    <w:abstractNumId w:val="11"/>
  </w:num>
  <w:num w:numId="6">
    <w:abstractNumId w:val="33"/>
  </w:num>
  <w:num w:numId="7">
    <w:abstractNumId w:val="27"/>
  </w:num>
  <w:num w:numId="8">
    <w:abstractNumId w:val="19"/>
  </w:num>
  <w:num w:numId="9">
    <w:abstractNumId w:val="12"/>
  </w:num>
  <w:num w:numId="10">
    <w:abstractNumId w:val="31"/>
  </w:num>
  <w:num w:numId="11">
    <w:abstractNumId w:val="28"/>
  </w:num>
  <w:num w:numId="12">
    <w:abstractNumId w:val="32"/>
  </w:num>
  <w:num w:numId="13">
    <w:abstractNumId w:val="22"/>
  </w:num>
  <w:num w:numId="14">
    <w:abstractNumId w:val="24"/>
  </w:num>
  <w:num w:numId="15">
    <w:abstractNumId w:val="10"/>
  </w:num>
  <w:num w:numId="16">
    <w:abstractNumId w:val="17"/>
  </w:num>
  <w:num w:numId="17">
    <w:abstractNumId w:val="18"/>
  </w:num>
  <w:num w:numId="18">
    <w:abstractNumId w:val="16"/>
  </w:num>
  <w:num w:numId="19">
    <w:abstractNumId w:val="4"/>
  </w:num>
  <w:num w:numId="20">
    <w:abstractNumId w:val="9"/>
  </w:num>
  <w:num w:numId="21">
    <w:abstractNumId w:val="5"/>
  </w:num>
  <w:num w:numId="22">
    <w:abstractNumId w:val="8"/>
  </w:num>
  <w:num w:numId="23">
    <w:abstractNumId w:val="7"/>
  </w:num>
  <w:num w:numId="24">
    <w:abstractNumId w:val="6"/>
  </w:num>
  <w:num w:numId="25">
    <w:abstractNumId w:val="0"/>
  </w:num>
  <w:num w:numId="26">
    <w:abstractNumId w:val="3"/>
  </w:num>
  <w:num w:numId="27">
    <w:abstractNumId w:val="2"/>
  </w:num>
  <w:num w:numId="28">
    <w:abstractNumId w:val="1"/>
  </w:num>
  <w:num w:numId="29">
    <w:abstractNumId w:val="33"/>
    <w:lvlOverride w:ilvl="0">
      <w:startOverride w:val="1"/>
    </w:lvlOverride>
  </w:num>
  <w:num w:numId="30">
    <w:abstractNumId w:val="12"/>
    <w:lvlOverride w:ilvl="0">
      <w:startOverride w:val="1"/>
    </w:lvlOverride>
  </w:num>
  <w:num w:numId="31">
    <w:abstractNumId w:val="15"/>
  </w:num>
  <w:num w:numId="32">
    <w:abstractNumId w:val="26"/>
  </w:num>
  <w:num w:numId="33">
    <w:abstractNumId w:val="29"/>
  </w:num>
  <w:num w:numId="34">
    <w:abstractNumId w:val="30"/>
  </w:num>
  <w:num w:numId="35">
    <w:abstractNumId w:val="23"/>
  </w:num>
  <w:num w:numId="36">
    <w:abstractNumId w:val="14"/>
  </w:num>
  <w:numIdMacAtCleanup w:val="1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spelling="clean" w:grammar="clean"/>
  <w:defaultTabStop w:val="709"/>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5122"/>
  </w:hdrShapeDefaults>
  <w:footnotePr>
    <w:footnote w:id="-1"/>
    <w:footnote w:id="0"/>
  </w:footnotePr>
  <w:endnotePr>
    <w:endnote w:id="-1"/>
    <w:endnote w:id="0"/>
  </w:endnotePr>
  <w:compat/>
  <w:rsids>
    <w:rsidRoot w:val="00400722"/>
    <w:rsid w:val="000000DA"/>
    <w:rsid w:val="00002317"/>
    <w:rsid w:val="000035E1"/>
    <w:rsid w:val="00004DAA"/>
    <w:rsid w:val="00005A32"/>
    <w:rsid w:val="00005B57"/>
    <w:rsid w:val="00005FAA"/>
    <w:rsid w:val="00006F4E"/>
    <w:rsid w:val="00007783"/>
    <w:rsid w:val="00007A08"/>
    <w:rsid w:val="00007D6A"/>
    <w:rsid w:val="0001014A"/>
    <w:rsid w:val="00011230"/>
    <w:rsid w:val="00011E2D"/>
    <w:rsid w:val="000130E4"/>
    <w:rsid w:val="00013EDC"/>
    <w:rsid w:val="00015A5D"/>
    <w:rsid w:val="00016C47"/>
    <w:rsid w:val="0001729F"/>
    <w:rsid w:val="00017629"/>
    <w:rsid w:val="00017FAE"/>
    <w:rsid w:val="00020662"/>
    <w:rsid w:val="000223EF"/>
    <w:rsid w:val="00022ECC"/>
    <w:rsid w:val="00023337"/>
    <w:rsid w:val="00023400"/>
    <w:rsid w:val="00023557"/>
    <w:rsid w:val="00024C84"/>
    <w:rsid w:val="00024EDE"/>
    <w:rsid w:val="00025482"/>
    <w:rsid w:val="00026AAD"/>
    <w:rsid w:val="00027632"/>
    <w:rsid w:val="00027B00"/>
    <w:rsid w:val="00027DF1"/>
    <w:rsid w:val="00030511"/>
    <w:rsid w:val="00030E1B"/>
    <w:rsid w:val="00031215"/>
    <w:rsid w:val="00031727"/>
    <w:rsid w:val="0003183B"/>
    <w:rsid w:val="00031943"/>
    <w:rsid w:val="00032844"/>
    <w:rsid w:val="00033F81"/>
    <w:rsid w:val="000340B6"/>
    <w:rsid w:val="00034151"/>
    <w:rsid w:val="00034DFF"/>
    <w:rsid w:val="00036829"/>
    <w:rsid w:val="000370CB"/>
    <w:rsid w:val="00037511"/>
    <w:rsid w:val="0004002E"/>
    <w:rsid w:val="00040544"/>
    <w:rsid w:val="00040726"/>
    <w:rsid w:val="00041610"/>
    <w:rsid w:val="0004197D"/>
    <w:rsid w:val="00042D07"/>
    <w:rsid w:val="00042E8E"/>
    <w:rsid w:val="0004357B"/>
    <w:rsid w:val="00044AB3"/>
    <w:rsid w:val="00045E19"/>
    <w:rsid w:val="00047FC1"/>
    <w:rsid w:val="000500AC"/>
    <w:rsid w:val="0005051F"/>
    <w:rsid w:val="000516D3"/>
    <w:rsid w:val="000516F1"/>
    <w:rsid w:val="000518CF"/>
    <w:rsid w:val="00052BB2"/>
    <w:rsid w:val="00052C5D"/>
    <w:rsid w:val="00053E83"/>
    <w:rsid w:val="00054E1E"/>
    <w:rsid w:val="00055517"/>
    <w:rsid w:val="00055542"/>
    <w:rsid w:val="00055A71"/>
    <w:rsid w:val="000561E3"/>
    <w:rsid w:val="000567E5"/>
    <w:rsid w:val="00060B5A"/>
    <w:rsid w:val="00062EBB"/>
    <w:rsid w:val="0006338D"/>
    <w:rsid w:val="00063E24"/>
    <w:rsid w:val="00063F2D"/>
    <w:rsid w:val="000642A9"/>
    <w:rsid w:val="000646A1"/>
    <w:rsid w:val="00064A61"/>
    <w:rsid w:val="00065CF5"/>
    <w:rsid w:val="00065D5E"/>
    <w:rsid w:val="000660D8"/>
    <w:rsid w:val="00066E74"/>
    <w:rsid w:val="00066FB4"/>
    <w:rsid w:val="0006710D"/>
    <w:rsid w:val="0007035E"/>
    <w:rsid w:val="0007075D"/>
    <w:rsid w:val="00070AE2"/>
    <w:rsid w:val="0007130B"/>
    <w:rsid w:val="00071369"/>
    <w:rsid w:val="000719F1"/>
    <w:rsid w:val="00072568"/>
    <w:rsid w:val="0007329F"/>
    <w:rsid w:val="00073EE4"/>
    <w:rsid w:val="0007523A"/>
    <w:rsid w:val="0007596C"/>
    <w:rsid w:val="00075F97"/>
    <w:rsid w:val="00076D36"/>
    <w:rsid w:val="0007719A"/>
    <w:rsid w:val="000807B7"/>
    <w:rsid w:val="00080CB7"/>
    <w:rsid w:val="00081351"/>
    <w:rsid w:val="0008282C"/>
    <w:rsid w:val="000829B1"/>
    <w:rsid w:val="00083229"/>
    <w:rsid w:val="00083B53"/>
    <w:rsid w:val="00083E64"/>
    <w:rsid w:val="000842AA"/>
    <w:rsid w:val="00084445"/>
    <w:rsid w:val="00084DD1"/>
    <w:rsid w:val="00084E4F"/>
    <w:rsid w:val="000875E1"/>
    <w:rsid w:val="000877E0"/>
    <w:rsid w:val="00087B1B"/>
    <w:rsid w:val="00090A5D"/>
    <w:rsid w:val="00090BD5"/>
    <w:rsid w:val="000915FF"/>
    <w:rsid w:val="00091F7F"/>
    <w:rsid w:val="000921FA"/>
    <w:rsid w:val="00092807"/>
    <w:rsid w:val="00092A13"/>
    <w:rsid w:val="00092A52"/>
    <w:rsid w:val="00092E77"/>
    <w:rsid w:val="00093A78"/>
    <w:rsid w:val="00093F08"/>
    <w:rsid w:val="0009419A"/>
    <w:rsid w:val="00094D81"/>
    <w:rsid w:val="00095476"/>
    <w:rsid w:val="000971A3"/>
    <w:rsid w:val="0009784B"/>
    <w:rsid w:val="000A1312"/>
    <w:rsid w:val="000A13A0"/>
    <w:rsid w:val="000A1747"/>
    <w:rsid w:val="000A2D67"/>
    <w:rsid w:val="000A308A"/>
    <w:rsid w:val="000A4F30"/>
    <w:rsid w:val="000A5E76"/>
    <w:rsid w:val="000A5F87"/>
    <w:rsid w:val="000A637A"/>
    <w:rsid w:val="000A6DA7"/>
    <w:rsid w:val="000A6DAD"/>
    <w:rsid w:val="000A7206"/>
    <w:rsid w:val="000A7522"/>
    <w:rsid w:val="000B0355"/>
    <w:rsid w:val="000B04AD"/>
    <w:rsid w:val="000B29D5"/>
    <w:rsid w:val="000B2ED5"/>
    <w:rsid w:val="000B325A"/>
    <w:rsid w:val="000B3895"/>
    <w:rsid w:val="000B449C"/>
    <w:rsid w:val="000B4828"/>
    <w:rsid w:val="000B4D36"/>
    <w:rsid w:val="000B550D"/>
    <w:rsid w:val="000B5796"/>
    <w:rsid w:val="000B5EC9"/>
    <w:rsid w:val="000B66A5"/>
    <w:rsid w:val="000B6D50"/>
    <w:rsid w:val="000B71A5"/>
    <w:rsid w:val="000B71ED"/>
    <w:rsid w:val="000B768D"/>
    <w:rsid w:val="000B7712"/>
    <w:rsid w:val="000C057D"/>
    <w:rsid w:val="000C0691"/>
    <w:rsid w:val="000C09FD"/>
    <w:rsid w:val="000C0FD3"/>
    <w:rsid w:val="000C1B99"/>
    <w:rsid w:val="000C4D96"/>
    <w:rsid w:val="000C4F57"/>
    <w:rsid w:val="000C5B9F"/>
    <w:rsid w:val="000C5D3B"/>
    <w:rsid w:val="000C6A75"/>
    <w:rsid w:val="000C7E53"/>
    <w:rsid w:val="000D117E"/>
    <w:rsid w:val="000D1C8C"/>
    <w:rsid w:val="000D5CB9"/>
    <w:rsid w:val="000D5E51"/>
    <w:rsid w:val="000D74E8"/>
    <w:rsid w:val="000D7AFC"/>
    <w:rsid w:val="000E216C"/>
    <w:rsid w:val="000E2267"/>
    <w:rsid w:val="000E332B"/>
    <w:rsid w:val="000E3DC9"/>
    <w:rsid w:val="000E3F1B"/>
    <w:rsid w:val="000E40D6"/>
    <w:rsid w:val="000E45E2"/>
    <w:rsid w:val="000E4F92"/>
    <w:rsid w:val="000E5576"/>
    <w:rsid w:val="000E5844"/>
    <w:rsid w:val="000E5C88"/>
    <w:rsid w:val="000E6340"/>
    <w:rsid w:val="000E6803"/>
    <w:rsid w:val="000E693E"/>
    <w:rsid w:val="000E6C16"/>
    <w:rsid w:val="000E7F9C"/>
    <w:rsid w:val="000F3788"/>
    <w:rsid w:val="000F4171"/>
    <w:rsid w:val="000F4BB0"/>
    <w:rsid w:val="000F5AEA"/>
    <w:rsid w:val="000F5C11"/>
    <w:rsid w:val="000F60B9"/>
    <w:rsid w:val="000F7604"/>
    <w:rsid w:val="000F79F8"/>
    <w:rsid w:val="000F7DA9"/>
    <w:rsid w:val="00101072"/>
    <w:rsid w:val="001011AA"/>
    <w:rsid w:val="00102212"/>
    <w:rsid w:val="00102645"/>
    <w:rsid w:val="00102C80"/>
    <w:rsid w:val="00102D4C"/>
    <w:rsid w:val="00102D66"/>
    <w:rsid w:val="00102DFF"/>
    <w:rsid w:val="00102F97"/>
    <w:rsid w:val="00103C14"/>
    <w:rsid w:val="00103FA2"/>
    <w:rsid w:val="00104A26"/>
    <w:rsid w:val="00104BC7"/>
    <w:rsid w:val="00105B78"/>
    <w:rsid w:val="00106E0D"/>
    <w:rsid w:val="0010700A"/>
    <w:rsid w:val="001101C7"/>
    <w:rsid w:val="00110488"/>
    <w:rsid w:val="0011143E"/>
    <w:rsid w:val="0011155D"/>
    <w:rsid w:val="00111ED9"/>
    <w:rsid w:val="00114058"/>
    <w:rsid w:val="0011624F"/>
    <w:rsid w:val="0011707D"/>
    <w:rsid w:val="00117B2E"/>
    <w:rsid w:val="00121E8C"/>
    <w:rsid w:val="00122591"/>
    <w:rsid w:val="00123850"/>
    <w:rsid w:val="00124097"/>
    <w:rsid w:val="00124300"/>
    <w:rsid w:val="001245F9"/>
    <w:rsid w:val="0012482C"/>
    <w:rsid w:val="00124B59"/>
    <w:rsid w:val="00125C6E"/>
    <w:rsid w:val="00126D89"/>
    <w:rsid w:val="00126E46"/>
    <w:rsid w:val="00126E60"/>
    <w:rsid w:val="00127500"/>
    <w:rsid w:val="00127EAF"/>
    <w:rsid w:val="00127F6C"/>
    <w:rsid w:val="001302EC"/>
    <w:rsid w:val="001309CE"/>
    <w:rsid w:val="00131211"/>
    <w:rsid w:val="00131E7F"/>
    <w:rsid w:val="00131F66"/>
    <w:rsid w:val="00132FE4"/>
    <w:rsid w:val="00133314"/>
    <w:rsid w:val="00133458"/>
    <w:rsid w:val="00133840"/>
    <w:rsid w:val="001338B5"/>
    <w:rsid w:val="00134669"/>
    <w:rsid w:val="00135A0B"/>
    <w:rsid w:val="00135C9F"/>
    <w:rsid w:val="0013675E"/>
    <w:rsid w:val="0013704D"/>
    <w:rsid w:val="001373D3"/>
    <w:rsid w:val="0014002F"/>
    <w:rsid w:val="0014006F"/>
    <w:rsid w:val="001400FE"/>
    <w:rsid w:val="00140605"/>
    <w:rsid w:val="00141C9D"/>
    <w:rsid w:val="001422E9"/>
    <w:rsid w:val="001426C6"/>
    <w:rsid w:val="00142A50"/>
    <w:rsid w:val="0014384E"/>
    <w:rsid w:val="00143B8B"/>
    <w:rsid w:val="00144406"/>
    <w:rsid w:val="00144DF3"/>
    <w:rsid w:val="00146845"/>
    <w:rsid w:val="00147BC5"/>
    <w:rsid w:val="0015064C"/>
    <w:rsid w:val="001506B8"/>
    <w:rsid w:val="00150EAC"/>
    <w:rsid w:val="00153783"/>
    <w:rsid w:val="001539C7"/>
    <w:rsid w:val="00154ACC"/>
    <w:rsid w:val="00155796"/>
    <w:rsid w:val="001557E6"/>
    <w:rsid w:val="00156821"/>
    <w:rsid w:val="00157815"/>
    <w:rsid w:val="00160065"/>
    <w:rsid w:val="00160108"/>
    <w:rsid w:val="00160169"/>
    <w:rsid w:val="0016017C"/>
    <w:rsid w:val="001608CB"/>
    <w:rsid w:val="00160F24"/>
    <w:rsid w:val="0016224E"/>
    <w:rsid w:val="00162B79"/>
    <w:rsid w:val="0016556C"/>
    <w:rsid w:val="001661BF"/>
    <w:rsid w:val="001661E7"/>
    <w:rsid w:val="00166484"/>
    <w:rsid w:val="00166650"/>
    <w:rsid w:val="00166FFA"/>
    <w:rsid w:val="00167768"/>
    <w:rsid w:val="001677ED"/>
    <w:rsid w:val="00167A12"/>
    <w:rsid w:val="00170CE2"/>
    <w:rsid w:val="001726BB"/>
    <w:rsid w:val="00172977"/>
    <w:rsid w:val="0017374D"/>
    <w:rsid w:val="00173D9A"/>
    <w:rsid w:val="00175249"/>
    <w:rsid w:val="00175CE3"/>
    <w:rsid w:val="00176209"/>
    <w:rsid w:val="00180280"/>
    <w:rsid w:val="001803CA"/>
    <w:rsid w:val="00180B33"/>
    <w:rsid w:val="0018120E"/>
    <w:rsid w:val="00182874"/>
    <w:rsid w:val="00183171"/>
    <w:rsid w:val="001843E0"/>
    <w:rsid w:val="001845A5"/>
    <w:rsid w:val="00185A54"/>
    <w:rsid w:val="00186D74"/>
    <w:rsid w:val="00186E1F"/>
    <w:rsid w:val="0018705F"/>
    <w:rsid w:val="00187401"/>
    <w:rsid w:val="0018748B"/>
    <w:rsid w:val="0018769E"/>
    <w:rsid w:val="001876D5"/>
    <w:rsid w:val="00187EDE"/>
    <w:rsid w:val="001903A4"/>
    <w:rsid w:val="00193B4A"/>
    <w:rsid w:val="00194244"/>
    <w:rsid w:val="00195260"/>
    <w:rsid w:val="00195D32"/>
    <w:rsid w:val="00196512"/>
    <w:rsid w:val="00197ED9"/>
    <w:rsid w:val="00197F43"/>
    <w:rsid w:val="001A0D55"/>
    <w:rsid w:val="001A1B23"/>
    <w:rsid w:val="001A25BA"/>
    <w:rsid w:val="001A2B06"/>
    <w:rsid w:val="001A3400"/>
    <w:rsid w:val="001A37E3"/>
    <w:rsid w:val="001A3C81"/>
    <w:rsid w:val="001A431D"/>
    <w:rsid w:val="001A56DF"/>
    <w:rsid w:val="001A5817"/>
    <w:rsid w:val="001A5E55"/>
    <w:rsid w:val="001A63B4"/>
    <w:rsid w:val="001A66B2"/>
    <w:rsid w:val="001A6BA3"/>
    <w:rsid w:val="001A6FD1"/>
    <w:rsid w:val="001A726D"/>
    <w:rsid w:val="001A771A"/>
    <w:rsid w:val="001A776F"/>
    <w:rsid w:val="001B0347"/>
    <w:rsid w:val="001B0D96"/>
    <w:rsid w:val="001B17FC"/>
    <w:rsid w:val="001B240C"/>
    <w:rsid w:val="001B287C"/>
    <w:rsid w:val="001B3297"/>
    <w:rsid w:val="001B459A"/>
    <w:rsid w:val="001B48D1"/>
    <w:rsid w:val="001B5EE2"/>
    <w:rsid w:val="001B636F"/>
    <w:rsid w:val="001B6A8C"/>
    <w:rsid w:val="001B74F8"/>
    <w:rsid w:val="001C02A9"/>
    <w:rsid w:val="001C0512"/>
    <w:rsid w:val="001C14CD"/>
    <w:rsid w:val="001C1FF3"/>
    <w:rsid w:val="001C2235"/>
    <w:rsid w:val="001C2B04"/>
    <w:rsid w:val="001C332B"/>
    <w:rsid w:val="001C3891"/>
    <w:rsid w:val="001C3B36"/>
    <w:rsid w:val="001C3C45"/>
    <w:rsid w:val="001C3EBE"/>
    <w:rsid w:val="001C3F5B"/>
    <w:rsid w:val="001C43BF"/>
    <w:rsid w:val="001C50A5"/>
    <w:rsid w:val="001C5430"/>
    <w:rsid w:val="001C5F81"/>
    <w:rsid w:val="001C6174"/>
    <w:rsid w:val="001C6217"/>
    <w:rsid w:val="001C691F"/>
    <w:rsid w:val="001C6F28"/>
    <w:rsid w:val="001C7660"/>
    <w:rsid w:val="001C7EA9"/>
    <w:rsid w:val="001D0048"/>
    <w:rsid w:val="001D01FB"/>
    <w:rsid w:val="001D0471"/>
    <w:rsid w:val="001D22DB"/>
    <w:rsid w:val="001D2D19"/>
    <w:rsid w:val="001D3A48"/>
    <w:rsid w:val="001D3C97"/>
    <w:rsid w:val="001D416C"/>
    <w:rsid w:val="001D46D6"/>
    <w:rsid w:val="001D4FEA"/>
    <w:rsid w:val="001D5540"/>
    <w:rsid w:val="001D5748"/>
    <w:rsid w:val="001D5D27"/>
    <w:rsid w:val="001D7893"/>
    <w:rsid w:val="001E0179"/>
    <w:rsid w:val="001E0278"/>
    <w:rsid w:val="001E0B84"/>
    <w:rsid w:val="001E0EF9"/>
    <w:rsid w:val="001E14D8"/>
    <w:rsid w:val="001E388E"/>
    <w:rsid w:val="001E4FBF"/>
    <w:rsid w:val="001E5AF4"/>
    <w:rsid w:val="001E5E1F"/>
    <w:rsid w:val="001E6E3C"/>
    <w:rsid w:val="001E75C4"/>
    <w:rsid w:val="001F052B"/>
    <w:rsid w:val="001F0768"/>
    <w:rsid w:val="001F0A90"/>
    <w:rsid w:val="001F182F"/>
    <w:rsid w:val="001F1DE9"/>
    <w:rsid w:val="001F645E"/>
    <w:rsid w:val="001F66CA"/>
    <w:rsid w:val="001F672C"/>
    <w:rsid w:val="001F6953"/>
    <w:rsid w:val="001F6F74"/>
    <w:rsid w:val="001F71E1"/>
    <w:rsid w:val="00200529"/>
    <w:rsid w:val="00201C57"/>
    <w:rsid w:val="00201F0A"/>
    <w:rsid w:val="00202158"/>
    <w:rsid w:val="002026F6"/>
    <w:rsid w:val="00202C41"/>
    <w:rsid w:val="0020329E"/>
    <w:rsid w:val="00204127"/>
    <w:rsid w:val="00204DB0"/>
    <w:rsid w:val="00205E91"/>
    <w:rsid w:val="00206008"/>
    <w:rsid w:val="00206CD6"/>
    <w:rsid w:val="00211165"/>
    <w:rsid w:val="00211983"/>
    <w:rsid w:val="00211ECA"/>
    <w:rsid w:val="00212F1B"/>
    <w:rsid w:val="002130B1"/>
    <w:rsid w:val="00213506"/>
    <w:rsid w:val="00213BB4"/>
    <w:rsid w:val="00214637"/>
    <w:rsid w:val="002146AA"/>
    <w:rsid w:val="0021472D"/>
    <w:rsid w:val="002153EF"/>
    <w:rsid w:val="00215423"/>
    <w:rsid w:val="00215AE4"/>
    <w:rsid w:val="00215E43"/>
    <w:rsid w:val="002169E1"/>
    <w:rsid w:val="00216ACF"/>
    <w:rsid w:val="002170C0"/>
    <w:rsid w:val="00217471"/>
    <w:rsid w:val="00217EFC"/>
    <w:rsid w:val="00220B90"/>
    <w:rsid w:val="0022113D"/>
    <w:rsid w:val="00221C8D"/>
    <w:rsid w:val="00222A4A"/>
    <w:rsid w:val="00222FB7"/>
    <w:rsid w:val="002235D7"/>
    <w:rsid w:val="002241D4"/>
    <w:rsid w:val="0022432B"/>
    <w:rsid w:val="00224C5F"/>
    <w:rsid w:val="00224EFB"/>
    <w:rsid w:val="00224F0F"/>
    <w:rsid w:val="0022553C"/>
    <w:rsid w:val="00225B1F"/>
    <w:rsid w:val="00225D44"/>
    <w:rsid w:val="00225E44"/>
    <w:rsid w:val="00227E0C"/>
    <w:rsid w:val="00230300"/>
    <w:rsid w:val="002308BA"/>
    <w:rsid w:val="00230968"/>
    <w:rsid w:val="00230C9E"/>
    <w:rsid w:val="00230E87"/>
    <w:rsid w:val="00231070"/>
    <w:rsid w:val="002327B6"/>
    <w:rsid w:val="002334A7"/>
    <w:rsid w:val="002335AC"/>
    <w:rsid w:val="00233A9D"/>
    <w:rsid w:val="002343A5"/>
    <w:rsid w:val="0023554A"/>
    <w:rsid w:val="00236C5B"/>
    <w:rsid w:val="00237A1A"/>
    <w:rsid w:val="00240826"/>
    <w:rsid w:val="00240CFD"/>
    <w:rsid w:val="00241EDA"/>
    <w:rsid w:val="002435E9"/>
    <w:rsid w:val="00244B74"/>
    <w:rsid w:val="002462B7"/>
    <w:rsid w:val="002463D3"/>
    <w:rsid w:val="00247774"/>
    <w:rsid w:val="0024783D"/>
    <w:rsid w:val="00247BDA"/>
    <w:rsid w:val="00247D47"/>
    <w:rsid w:val="002502BD"/>
    <w:rsid w:val="002508F0"/>
    <w:rsid w:val="00250CF0"/>
    <w:rsid w:val="00252A4A"/>
    <w:rsid w:val="00253347"/>
    <w:rsid w:val="00253949"/>
    <w:rsid w:val="002542FB"/>
    <w:rsid w:val="002563EC"/>
    <w:rsid w:val="0025677D"/>
    <w:rsid w:val="00256989"/>
    <w:rsid w:val="00256A81"/>
    <w:rsid w:val="00256AC2"/>
    <w:rsid w:val="00257ACE"/>
    <w:rsid w:val="00257DFA"/>
    <w:rsid w:val="00260860"/>
    <w:rsid w:val="00261113"/>
    <w:rsid w:val="00261609"/>
    <w:rsid w:val="0026362E"/>
    <w:rsid w:val="0026391E"/>
    <w:rsid w:val="0026473E"/>
    <w:rsid w:val="00264747"/>
    <w:rsid w:val="00264C79"/>
    <w:rsid w:val="00264FAA"/>
    <w:rsid w:val="002652DF"/>
    <w:rsid w:val="0026543C"/>
    <w:rsid w:val="00265AAF"/>
    <w:rsid w:val="00265E89"/>
    <w:rsid w:val="002708C3"/>
    <w:rsid w:val="00270C64"/>
    <w:rsid w:val="00271943"/>
    <w:rsid w:val="0027316B"/>
    <w:rsid w:val="0027383C"/>
    <w:rsid w:val="002772D2"/>
    <w:rsid w:val="00277948"/>
    <w:rsid w:val="00280A99"/>
    <w:rsid w:val="0028148D"/>
    <w:rsid w:val="00281935"/>
    <w:rsid w:val="00282339"/>
    <w:rsid w:val="00284C1F"/>
    <w:rsid w:val="002850BB"/>
    <w:rsid w:val="00285187"/>
    <w:rsid w:val="00285799"/>
    <w:rsid w:val="00285894"/>
    <w:rsid w:val="002870C2"/>
    <w:rsid w:val="00287B38"/>
    <w:rsid w:val="00287F7A"/>
    <w:rsid w:val="00287FD5"/>
    <w:rsid w:val="00290268"/>
    <w:rsid w:val="002922EC"/>
    <w:rsid w:val="002927EF"/>
    <w:rsid w:val="00292912"/>
    <w:rsid w:val="00293099"/>
    <w:rsid w:val="002933EA"/>
    <w:rsid w:val="002934C4"/>
    <w:rsid w:val="00295552"/>
    <w:rsid w:val="002955E3"/>
    <w:rsid w:val="00295EDC"/>
    <w:rsid w:val="0029758D"/>
    <w:rsid w:val="002975D0"/>
    <w:rsid w:val="00297726"/>
    <w:rsid w:val="002A01F9"/>
    <w:rsid w:val="002A19EA"/>
    <w:rsid w:val="002A1A04"/>
    <w:rsid w:val="002A1C6E"/>
    <w:rsid w:val="002A3967"/>
    <w:rsid w:val="002A44AA"/>
    <w:rsid w:val="002A4888"/>
    <w:rsid w:val="002A4B4C"/>
    <w:rsid w:val="002A5030"/>
    <w:rsid w:val="002A5B34"/>
    <w:rsid w:val="002A6D4B"/>
    <w:rsid w:val="002A6EB6"/>
    <w:rsid w:val="002A7162"/>
    <w:rsid w:val="002A71A1"/>
    <w:rsid w:val="002B0585"/>
    <w:rsid w:val="002B0618"/>
    <w:rsid w:val="002B0EB5"/>
    <w:rsid w:val="002B137E"/>
    <w:rsid w:val="002B1D24"/>
    <w:rsid w:val="002B3216"/>
    <w:rsid w:val="002B342F"/>
    <w:rsid w:val="002B4E19"/>
    <w:rsid w:val="002B539C"/>
    <w:rsid w:val="002B5426"/>
    <w:rsid w:val="002B566A"/>
    <w:rsid w:val="002B6289"/>
    <w:rsid w:val="002B6BD2"/>
    <w:rsid w:val="002C0329"/>
    <w:rsid w:val="002C0932"/>
    <w:rsid w:val="002C122B"/>
    <w:rsid w:val="002C3C07"/>
    <w:rsid w:val="002C478E"/>
    <w:rsid w:val="002C4BF7"/>
    <w:rsid w:val="002C4D1A"/>
    <w:rsid w:val="002C52EA"/>
    <w:rsid w:val="002C63A0"/>
    <w:rsid w:val="002C63BA"/>
    <w:rsid w:val="002C6AA1"/>
    <w:rsid w:val="002C6F47"/>
    <w:rsid w:val="002C72A5"/>
    <w:rsid w:val="002C7E30"/>
    <w:rsid w:val="002D118B"/>
    <w:rsid w:val="002D18A8"/>
    <w:rsid w:val="002D1C6B"/>
    <w:rsid w:val="002D2441"/>
    <w:rsid w:val="002D3F22"/>
    <w:rsid w:val="002D48A8"/>
    <w:rsid w:val="002D4BF9"/>
    <w:rsid w:val="002D4D41"/>
    <w:rsid w:val="002D4D88"/>
    <w:rsid w:val="002D5C32"/>
    <w:rsid w:val="002D5D7D"/>
    <w:rsid w:val="002E0734"/>
    <w:rsid w:val="002E0925"/>
    <w:rsid w:val="002E0B84"/>
    <w:rsid w:val="002E10E0"/>
    <w:rsid w:val="002E2723"/>
    <w:rsid w:val="002E312F"/>
    <w:rsid w:val="002E314F"/>
    <w:rsid w:val="002E3C43"/>
    <w:rsid w:val="002E4290"/>
    <w:rsid w:val="002E4D3C"/>
    <w:rsid w:val="002E51D5"/>
    <w:rsid w:val="002E5DCD"/>
    <w:rsid w:val="002E5F80"/>
    <w:rsid w:val="002E6229"/>
    <w:rsid w:val="002E69B2"/>
    <w:rsid w:val="002E6D86"/>
    <w:rsid w:val="002E70EF"/>
    <w:rsid w:val="002F0ED0"/>
    <w:rsid w:val="002F10C7"/>
    <w:rsid w:val="002F1208"/>
    <w:rsid w:val="002F1A19"/>
    <w:rsid w:val="002F1A37"/>
    <w:rsid w:val="002F1E34"/>
    <w:rsid w:val="002F2DF2"/>
    <w:rsid w:val="002F3432"/>
    <w:rsid w:val="002F36D0"/>
    <w:rsid w:val="002F3B10"/>
    <w:rsid w:val="002F3CB6"/>
    <w:rsid w:val="002F464A"/>
    <w:rsid w:val="002F5AF4"/>
    <w:rsid w:val="002F6109"/>
    <w:rsid w:val="002F6B6A"/>
    <w:rsid w:val="002F6E85"/>
    <w:rsid w:val="002F714D"/>
    <w:rsid w:val="003001C4"/>
    <w:rsid w:val="00300B41"/>
    <w:rsid w:val="00301342"/>
    <w:rsid w:val="0030194D"/>
    <w:rsid w:val="00301ED8"/>
    <w:rsid w:val="003022B0"/>
    <w:rsid w:val="003023B2"/>
    <w:rsid w:val="003041BC"/>
    <w:rsid w:val="00304CB8"/>
    <w:rsid w:val="003051A2"/>
    <w:rsid w:val="0030595D"/>
    <w:rsid w:val="00306055"/>
    <w:rsid w:val="00306390"/>
    <w:rsid w:val="003117E3"/>
    <w:rsid w:val="003118B2"/>
    <w:rsid w:val="00311A48"/>
    <w:rsid w:val="003150FE"/>
    <w:rsid w:val="00315B1C"/>
    <w:rsid w:val="003165C2"/>
    <w:rsid w:val="0031684E"/>
    <w:rsid w:val="0031733E"/>
    <w:rsid w:val="0032060B"/>
    <w:rsid w:val="00320C7F"/>
    <w:rsid w:val="00321156"/>
    <w:rsid w:val="00321553"/>
    <w:rsid w:val="00322540"/>
    <w:rsid w:val="00322988"/>
    <w:rsid w:val="00322E8E"/>
    <w:rsid w:val="00322F8B"/>
    <w:rsid w:val="0032313F"/>
    <w:rsid w:val="0032320A"/>
    <w:rsid w:val="003235FD"/>
    <w:rsid w:val="0032458A"/>
    <w:rsid w:val="003248BA"/>
    <w:rsid w:val="00324F6F"/>
    <w:rsid w:val="0032632F"/>
    <w:rsid w:val="003264A4"/>
    <w:rsid w:val="00326873"/>
    <w:rsid w:val="00326EEC"/>
    <w:rsid w:val="0032733B"/>
    <w:rsid w:val="00327A7D"/>
    <w:rsid w:val="003307BA"/>
    <w:rsid w:val="00332715"/>
    <w:rsid w:val="00332873"/>
    <w:rsid w:val="003335CE"/>
    <w:rsid w:val="003342CD"/>
    <w:rsid w:val="00334875"/>
    <w:rsid w:val="00335152"/>
    <w:rsid w:val="003354D3"/>
    <w:rsid w:val="00335C07"/>
    <w:rsid w:val="00336DBE"/>
    <w:rsid w:val="00337743"/>
    <w:rsid w:val="00337DD5"/>
    <w:rsid w:val="00340370"/>
    <w:rsid w:val="0034076D"/>
    <w:rsid w:val="003412B9"/>
    <w:rsid w:val="00341C0A"/>
    <w:rsid w:val="0034210D"/>
    <w:rsid w:val="00343A79"/>
    <w:rsid w:val="00346AB2"/>
    <w:rsid w:val="00346C05"/>
    <w:rsid w:val="00347FF8"/>
    <w:rsid w:val="003501DA"/>
    <w:rsid w:val="003507BB"/>
    <w:rsid w:val="0035109F"/>
    <w:rsid w:val="00351B53"/>
    <w:rsid w:val="00352A36"/>
    <w:rsid w:val="00353E04"/>
    <w:rsid w:val="00354041"/>
    <w:rsid w:val="003546C0"/>
    <w:rsid w:val="00355F0A"/>
    <w:rsid w:val="00356255"/>
    <w:rsid w:val="003568C3"/>
    <w:rsid w:val="00356A56"/>
    <w:rsid w:val="00356B6A"/>
    <w:rsid w:val="00357975"/>
    <w:rsid w:val="00357EA8"/>
    <w:rsid w:val="003607C8"/>
    <w:rsid w:val="00361628"/>
    <w:rsid w:val="00361AB5"/>
    <w:rsid w:val="0036222F"/>
    <w:rsid w:val="003626C9"/>
    <w:rsid w:val="003631D0"/>
    <w:rsid w:val="0036415C"/>
    <w:rsid w:val="00364204"/>
    <w:rsid w:val="00364AA2"/>
    <w:rsid w:val="00366472"/>
    <w:rsid w:val="00366C79"/>
    <w:rsid w:val="00367797"/>
    <w:rsid w:val="00367F3E"/>
    <w:rsid w:val="003709AE"/>
    <w:rsid w:val="00370A58"/>
    <w:rsid w:val="00370EAE"/>
    <w:rsid w:val="00371708"/>
    <w:rsid w:val="00371F4B"/>
    <w:rsid w:val="0037264A"/>
    <w:rsid w:val="003726DE"/>
    <w:rsid w:val="00373475"/>
    <w:rsid w:val="00373843"/>
    <w:rsid w:val="003738BC"/>
    <w:rsid w:val="00373CCF"/>
    <w:rsid w:val="00373EE3"/>
    <w:rsid w:val="0037431E"/>
    <w:rsid w:val="00374599"/>
    <w:rsid w:val="00374C1F"/>
    <w:rsid w:val="00375740"/>
    <w:rsid w:val="00375959"/>
    <w:rsid w:val="0037798A"/>
    <w:rsid w:val="0038000C"/>
    <w:rsid w:val="00380316"/>
    <w:rsid w:val="0038234B"/>
    <w:rsid w:val="0038277F"/>
    <w:rsid w:val="003827E2"/>
    <w:rsid w:val="00383AD9"/>
    <w:rsid w:val="003843D3"/>
    <w:rsid w:val="00384AEC"/>
    <w:rsid w:val="00386C8C"/>
    <w:rsid w:val="00387473"/>
    <w:rsid w:val="0039001E"/>
    <w:rsid w:val="00390673"/>
    <w:rsid w:val="00390A36"/>
    <w:rsid w:val="00390DD7"/>
    <w:rsid w:val="00390F97"/>
    <w:rsid w:val="00391C14"/>
    <w:rsid w:val="003921F0"/>
    <w:rsid w:val="00392366"/>
    <w:rsid w:val="00392515"/>
    <w:rsid w:val="003927B3"/>
    <w:rsid w:val="00392833"/>
    <w:rsid w:val="00394EC8"/>
    <w:rsid w:val="0039570D"/>
    <w:rsid w:val="00395A4A"/>
    <w:rsid w:val="00396231"/>
    <w:rsid w:val="00396B87"/>
    <w:rsid w:val="0039716B"/>
    <w:rsid w:val="003A06FD"/>
    <w:rsid w:val="003A07EA"/>
    <w:rsid w:val="003A11DE"/>
    <w:rsid w:val="003A150D"/>
    <w:rsid w:val="003A2894"/>
    <w:rsid w:val="003A34FA"/>
    <w:rsid w:val="003A475F"/>
    <w:rsid w:val="003A56DD"/>
    <w:rsid w:val="003A6B79"/>
    <w:rsid w:val="003B0094"/>
    <w:rsid w:val="003B0278"/>
    <w:rsid w:val="003B05AA"/>
    <w:rsid w:val="003B159F"/>
    <w:rsid w:val="003B164E"/>
    <w:rsid w:val="003B1E93"/>
    <w:rsid w:val="003B2E62"/>
    <w:rsid w:val="003B3961"/>
    <w:rsid w:val="003B3C14"/>
    <w:rsid w:val="003B3CDB"/>
    <w:rsid w:val="003B4835"/>
    <w:rsid w:val="003B4D97"/>
    <w:rsid w:val="003B4E22"/>
    <w:rsid w:val="003B50B8"/>
    <w:rsid w:val="003B5BF2"/>
    <w:rsid w:val="003B634D"/>
    <w:rsid w:val="003B6BEA"/>
    <w:rsid w:val="003B7FCA"/>
    <w:rsid w:val="003C0DE6"/>
    <w:rsid w:val="003C121E"/>
    <w:rsid w:val="003C18F0"/>
    <w:rsid w:val="003C1EA1"/>
    <w:rsid w:val="003C208D"/>
    <w:rsid w:val="003C27DA"/>
    <w:rsid w:val="003C3053"/>
    <w:rsid w:val="003C55D7"/>
    <w:rsid w:val="003C6400"/>
    <w:rsid w:val="003C69BD"/>
    <w:rsid w:val="003C786B"/>
    <w:rsid w:val="003D12A7"/>
    <w:rsid w:val="003D1806"/>
    <w:rsid w:val="003D2898"/>
    <w:rsid w:val="003D2D4F"/>
    <w:rsid w:val="003D2EA1"/>
    <w:rsid w:val="003D3253"/>
    <w:rsid w:val="003D3EF7"/>
    <w:rsid w:val="003D440F"/>
    <w:rsid w:val="003D461E"/>
    <w:rsid w:val="003D47CE"/>
    <w:rsid w:val="003D4802"/>
    <w:rsid w:val="003D5C0E"/>
    <w:rsid w:val="003E168D"/>
    <w:rsid w:val="003E39D4"/>
    <w:rsid w:val="003E4C5C"/>
    <w:rsid w:val="003E568E"/>
    <w:rsid w:val="003E63DC"/>
    <w:rsid w:val="003E75AB"/>
    <w:rsid w:val="003F10BE"/>
    <w:rsid w:val="003F1D4B"/>
    <w:rsid w:val="003F2453"/>
    <w:rsid w:val="003F2522"/>
    <w:rsid w:val="003F353C"/>
    <w:rsid w:val="003F369A"/>
    <w:rsid w:val="003F397D"/>
    <w:rsid w:val="003F4AFE"/>
    <w:rsid w:val="003F52D4"/>
    <w:rsid w:val="003F59BB"/>
    <w:rsid w:val="003F5B11"/>
    <w:rsid w:val="003F5F2F"/>
    <w:rsid w:val="003F6144"/>
    <w:rsid w:val="003F688B"/>
    <w:rsid w:val="003F7214"/>
    <w:rsid w:val="003F74E1"/>
    <w:rsid w:val="00400115"/>
    <w:rsid w:val="00400722"/>
    <w:rsid w:val="00401A8E"/>
    <w:rsid w:val="004026C4"/>
    <w:rsid w:val="0040312B"/>
    <w:rsid w:val="004037B9"/>
    <w:rsid w:val="00403AB8"/>
    <w:rsid w:val="004042E7"/>
    <w:rsid w:val="00404834"/>
    <w:rsid w:val="00404C25"/>
    <w:rsid w:val="00404FE6"/>
    <w:rsid w:val="0040558C"/>
    <w:rsid w:val="004057FA"/>
    <w:rsid w:val="004059D6"/>
    <w:rsid w:val="0040709F"/>
    <w:rsid w:val="00407469"/>
    <w:rsid w:val="004076F2"/>
    <w:rsid w:val="004114B1"/>
    <w:rsid w:val="004127D3"/>
    <w:rsid w:val="00412FE1"/>
    <w:rsid w:val="004131B8"/>
    <w:rsid w:val="00413446"/>
    <w:rsid w:val="004134CC"/>
    <w:rsid w:val="00414439"/>
    <w:rsid w:val="00420C27"/>
    <w:rsid w:val="00420E11"/>
    <w:rsid w:val="00421709"/>
    <w:rsid w:val="00421992"/>
    <w:rsid w:val="00423273"/>
    <w:rsid w:val="0042331D"/>
    <w:rsid w:val="00423AF2"/>
    <w:rsid w:val="004248AC"/>
    <w:rsid w:val="00424F77"/>
    <w:rsid w:val="00424F80"/>
    <w:rsid w:val="004250A7"/>
    <w:rsid w:val="0042563D"/>
    <w:rsid w:val="00425D6E"/>
    <w:rsid w:val="0042600B"/>
    <w:rsid w:val="004309C7"/>
    <w:rsid w:val="00430B09"/>
    <w:rsid w:val="00431A36"/>
    <w:rsid w:val="00431DBB"/>
    <w:rsid w:val="004326CB"/>
    <w:rsid w:val="004328E1"/>
    <w:rsid w:val="0043299A"/>
    <w:rsid w:val="00433042"/>
    <w:rsid w:val="004330D9"/>
    <w:rsid w:val="004343A7"/>
    <w:rsid w:val="004348D1"/>
    <w:rsid w:val="00434AB5"/>
    <w:rsid w:val="004353D5"/>
    <w:rsid w:val="0043630A"/>
    <w:rsid w:val="004365BE"/>
    <w:rsid w:val="0043689F"/>
    <w:rsid w:val="0043693E"/>
    <w:rsid w:val="0043694D"/>
    <w:rsid w:val="00436F5A"/>
    <w:rsid w:val="004371C0"/>
    <w:rsid w:val="00437772"/>
    <w:rsid w:val="00437D3E"/>
    <w:rsid w:val="00437F7B"/>
    <w:rsid w:val="00440BD3"/>
    <w:rsid w:val="00440DB3"/>
    <w:rsid w:val="00441AA1"/>
    <w:rsid w:val="00442673"/>
    <w:rsid w:val="00442D57"/>
    <w:rsid w:val="00443C7D"/>
    <w:rsid w:val="00443E15"/>
    <w:rsid w:val="00445C4E"/>
    <w:rsid w:val="00446858"/>
    <w:rsid w:val="004473AA"/>
    <w:rsid w:val="004509A5"/>
    <w:rsid w:val="004513EF"/>
    <w:rsid w:val="0045237B"/>
    <w:rsid w:val="00452622"/>
    <w:rsid w:val="0045451F"/>
    <w:rsid w:val="004551D0"/>
    <w:rsid w:val="004573BD"/>
    <w:rsid w:val="00457739"/>
    <w:rsid w:val="004600B6"/>
    <w:rsid w:val="00460BAB"/>
    <w:rsid w:val="00461111"/>
    <w:rsid w:val="00461596"/>
    <w:rsid w:val="00464DD8"/>
    <w:rsid w:val="00465154"/>
    <w:rsid w:val="004663B5"/>
    <w:rsid w:val="00466B24"/>
    <w:rsid w:val="00467E7D"/>
    <w:rsid w:val="00467F03"/>
    <w:rsid w:val="004705A0"/>
    <w:rsid w:val="00470963"/>
    <w:rsid w:val="00470CE9"/>
    <w:rsid w:val="00470ECC"/>
    <w:rsid w:val="00471780"/>
    <w:rsid w:val="00471CB1"/>
    <w:rsid w:val="00472167"/>
    <w:rsid w:val="00472833"/>
    <w:rsid w:val="004736F6"/>
    <w:rsid w:val="00473B35"/>
    <w:rsid w:val="004746A7"/>
    <w:rsid w:val="004746D4"/>
    <w:rsid w:val="00474E18"/>
    <w:rsid w:val="00475482"/>
    <w:rsid w:val="0047603E"/>
    <w:rsid w:val="004766AD"/>
    <w:rsid w:val="00476CBA"/>
    <w:rsid w:val="0048035A"/>
    <w:rsid w:val="004807CF"/>
    <w:rsid w:val="004809A7"/>
    <w:rsid w:val="004810DB"/>
    <w:rsid w:val="00481282"/>
    <w:rsid w:val="0048310C"/>
    <w:rsid w:val="00483A50"/>
    <w:rsid w:val="00483A6E"/>
    <w:rsid w:val="004841F8"/>
    <w:rsid w:val="00485743"/>
    <w:rsid w:val="004858E0"/>
    <w:rsid w:val="00485AF1"/>
    <w:rsid w:val="00485B0E"/>
    <w:rsid w:val="00485D34"/>
    <w:rsid w:val="0048612B"/>
    <w:rsid w:val="0048652C"/>
    <w:rsid w:val="004865BE"/>
    <w:rsid w:val="004869D7"/>
    <w:rsid w:val="00487097"/>
    <w:rsid w:val="00487FAB"/>
    <w:rsid w:val="00490335"/>
    <w:rsid w:val="00490C80"/>
    <w:rsid w:val="00490CBA"/>
    <w:rsid w:val="00491CCD"/>
    <w:rsid w:val="00491D76"/>
    <w:rsid w:val="00492436"/>
    <w:rsid w:val="00492986"/>
    <w:rsid w:val="004929E6"/>
    <w:rsid w:val="00492C6C"/>
    <w:rsid w:val="00494065"/>
    <w:rsid w:val="00494248"/>
    <w:rsid w:val="00494A0B"/>
    <w:rsid w:val="0049569D"/>
    <w:rsid w:val="00495B39"/>
    <w:rsid w:val="00495C06"/>
    <w:rsid w:val="00497B35"/>
    <w:rsid w:val="00497C60"/>
    <w:rsid w:val="00497CBD"/>
    <w:rsid w:val="004A0204"/>
    <w:rsid w:val="004A0719"/>
    <w:rsid w:val="004A0D62"/>
    <w:rsid w:val="004A223E"/>
    <w:rsid w:val="004A226E"/>
    <w:rsid w:val="004A28F4"/>
    <w:rsid w:val="004A2F4D"/>
    <w:rsid w:val="004A373F"/>
    <w:rsid w:val="004A454F"/>
    <w:rsid w:val="004A76CD"/>
    <w:rsid w:val="004B073E"/>
    <w:rsid w:val="004B13C0"/>
    <w:rsid w:val="004B278F"/>
    <w:rsid w:val="004B36E5"/>
    <w:rsid w:val="004B38E7"/>
    <w:rsid w:val="004B3E73"/>
    <w:rsid w:val="004B4279"/>
    <w:rsid w:val="004B4342"/>
    <w:rsid w:val="004B56DF"/>
    <w:rsid w:val="004B6DDD"/>
    <w:rsid w:val="004B7354"/>
    <w:rsid w:val="004B75A8"/>
    <w:rsid w:val="004B7D9C"/>
    <w:rsid w:val="004B7DA2"/>
    <w:rsid w:val="004B7DB3"/>
    <w:rsid w:val="004B7E27"/>
    <w:rsid w:val="004C0BF8"/>
    <w:rsid w:val="004C1250"/>
    <w:rsid w:val="004C2432"/>
    <w:rsid w:val="004C2594"/>
    <w:rsid w:val="004C2CC7"/>
    <w:rsid w:val="004C3DF6"/>
    <w:rsid w:val="004C4C00"/>
    <w:rsid w:val="004C4E04"/>
    <w:rsid w:val="004C690A"/>
    <w:rsid w:val="004C6D76"/>
    <w:rsid w:val="004C6FBF"/>
    <w:rsid w:val="004C764F"/>
    <w:rsid w:val="004C7E31"/>
    <w:rsid w:val="004D033E"/>
    <w:rsid w:val="004D13AF"/>
    <w:rsid w:val="004D1604"/>
    <w:rsid w:val="004D279F"/>
    <w:rsid w:val="004D2A48"/>
    <w:rsid w:val="004D4A79"/>
    <w:rsid w:val="004D6A65"/>
    <w:rsid w:val="004D6BE9"/>
    <w:rsid w:val="004D6E00"/>
    <w:rsid w:val="004D7D51"/>
    <w:rsid w:val="004E1F38"/>
    <w:rsid w:val="004E2333"/>
    <w:rsid w:val="004E38D5"/>
    <w:rsid w:val="004E3AB8"/>
    <w:rsid w:val="004E4497"/>
    <w:rsid w:val="004E4A01"/>
    <w:rsid w:val="004E4A7F"/>
    <w:rsid w:val="004E553B"/>
    <w:rsid w:val="004E5F2C"/>
    <w:rsid w:val="004E6475"/>
    <w:rsid w:val="004E6D12"/>
    <w:rsid w:val="004F0F81"/>
    <w:rsid w:val="004F1CD5"/>
    <w:rsid w:val="004F2458"/>
    <w:rsid w:val="004F2AD5"/>
    <w:rsid w:val="004F3D13"/>
    <w:rsid w:val="004F521C"/>
    <w:rsid w:val="004F5EB2"/>
    <w:rsid w:val="004F5FB4"/>
    <w:rsid w:val="004F6B3A"/>
    <w:rsid w:val="004F7558"/>
    <w:rsid w:val="004F781C"/>
    <w:rsid w:val="004F7EAD"/>
    <w:rsid w:val="004F7F98"/>
    <w:rsid w:val="00500288"/>
    <w:rsid w:val="00500872"/>
    <w:rsid w:val="005020D4"/>
    <w:rsid w:val="00502631"/>
    <w:rsid w:val="00502DBA"/>
    <w:rsid w:val="00502EDA"/>
    <w:rsid w:val="005033D5"/>
    <w:rsid w:val="00503B25"/>
    <w:rsid w:val="00503B6B"/>
    <w:rsid w:val="0050466C"/>
    <w:rsid w:val="005047B4"/>
    <w:rsid w:val="00504CAD"/>
    <w:rsid w:val="00507C09"/>
    <w:rsid w:val="00510952"/>
    <w:rsid w:val="00510B0E"/>
    <w:rsid w:val="00511F27"/>
    <w:rsid w:val="0051216D"/>
    <w:rsid w:val="005123DC"/>
    <w:rsid w:val="005128D1"/>
    <w:rsid w:val="005139B0"/>
    <w:rsid w:val="005141C5"/>
    <w:rsid w:val="0051429D"/>
    <w:rsid w:val="0051477B"/>
    <w:rsid w:val="005150EB"/>
    <w:rsid w:val="0051537C"/>
    <w:rsid w:val="00516F80"/>
    <w:rsid w:val="005173E3"/>
    <w:rsid w:val="00517668"/>
    <w:rsid w:val="00517962"/>
    <w:rsid w:val="005201C2"/>
    <w:rsid w:val="0052044D"/>
    <w:rsid w:val="00520620"/>
    <w:rsid w:val="00521109"/>
    <w:rsid w:val="005219C2"/>
    <w:rsid w:val="00521E96"/>
    <w:rsid w:val="00522F39"/>
    <w:rsid w:val="00524536"/>
    <w:rsid w:val="00524598"/>
    <w:rsid w:val="00526770"/>
    <w:rsid w:val="00526D00"/>
    <w:rsid w:val="005279DC"/>
    <w:rsid w:val="00527BDE"/>
    <w:rsid w:val="005303D5"/>
    <w:rsid w:val="0053084D"/>
    <w:rsid w:val="00530BF4"/>
    <w:rsid w:val="00530F1E"/>
    <w:rsid w:val="00531CAF"/>
    <w:rsid w:val="00532A0E"/>
    <w:rsid w:val="00532B95"/>
    <w:rsid w:val="00532BB9"/>
    <w:rsid w:val="00533F54"/>
    <w:rsid w:val="00534A53"/>
    <w:rsid w:val="00534D1B"/>
    <w:rsid w:val="00535733"/>
    <w:rsid w:val="00535EA7"/>
    <w:rsid w:val="00541570"/>
    <w:rsid w:val="005416C2"/>
    <w:rsid w:val="005425DA"/>
    <w:rsid w:val="0054263C"/>
    <w:rsid w:val="00543041"/>
    <w:rsid w:val="00543069"/>
    <w:rsid w:val="00543516"/>
    <w:rsid w:val="00544B7C"/>
    <w:rsid w:val="00545679"/>
    <w:rsid w:val="005456A9"/>
    <w:rsid w:val="00546182"/>
    <w:rsid w:val="00547448"/>
    <w:rsid w:val="00547AE7"/>
    <w:rsid w:val="00547B02"/>
    <w:rsid w:val="00547D51"/>
    <w:rsid w:val="005507A8"/>
    <w:rsid w:val="00551A99"/>
    <w:rsid w:val="00552571"/>
    <w:rsid w:val="00552B89"/>
    <w:rsid w:val="005535CF"/>
    <w:rsid w:val="00553BBF"/>
    <w:rsid w:val="005556A7"/>
    <w:rsid w:val="00555780"/>
    <w:rsid w:val="00555AFD"/>
    <w:rsid w:val="005560CD"/>
    <w:rsid w:val="0055617A"/>
    <w:rsid w:val="005568C3"/>
    <w:rsid w:val="00557C36"/>
    <w:rsid w:val="00557D8C"/>
    <w:rsid w:val="005608BB"/>
    <w:rsid w:val="00560E24"/>
    <w:rsid w:val="00561C5F"/>
    <w:rsid w:val="00563659"/>
    <w:rsid w:val="00563796"/>
    <w:rsid w:val="00564222"/>
    <w:rsid w:val="00565269"/>
    <w:rsid w:val="00565D6B"/>
    <w:rsid w:val="00566E43"/>
    <w:rsid w:val="00567135"/>
    <w:rsid w:val="0056726C"/>
    <w:rsid w:val="005678C3"/>
    <w:rsid w:val="005710F5"/>
    <w:rsid w:val="00571C57"/>
    <w:rsid w:val="00571F4F"/>
    <w:rsid w:val="0057211F"/>
    <w:rsid w:val="00572888"/>
    <w:rsid w:val="005728F5"/>
    <w:rsid w:val="00573445"/>
    <w:rsid w:val="005735CD"/>
    <w:rsid w:val="00573F99"/>
    <w:rsid w:val="00575B66"/>
    <w:rsid w:val="00576399"/>
    <w:rsid w:val="005766F2"/>
    <w:rsid w:val="00576D8E"/>
    <w:rsid w:val="00577367"/>
    <w:rsid w:val="00580745"/>
    <w:rsid w:val="00580B5D"/>
    <w:rsid w:val="00580D98"/>
    <w:rsid w:val="00580E18"/>
    <w:rsid w:val="00581A6A"/>
    <w:rsid w:val="005826A3"/>
    <w:rsid w:val="00582F24"/>
    <w:rsid w:val="0058322C"/>
    <w:rsid w:val="00583353"/>
    <w:rsid w:val="0058406B"/>
    <w:rsid w:val="005843D2"/>
    <w:rsid w:val="00584C16"/>
    <w:rsid w:val="005850AC"/>
    <w:rsid w:val="005857EC"/>
    <w:rsid w:val="00585C82"/>
    <w:rsid w:val="00586256"/>
    <w:rsid w:val="00586449"/>
    <w:rsid w:val="0058738E"/>
    <w:rsid w:val="005879A6"/>
    <w:rsid w:val="00587E09"/>
    <w:rsid w:val="00591090"/>
    <w:rsid w:val="005922C3"/>
    <w:rsid w:val="005922D8"/>
    <w:rsid w:val="005924C7"/>
    <w:rsid w:val="005934C8"/>
    <w:rsid w:val="00593CE6"/>
    <w:rsid w:val="005945E8"/>
    <w:rsid w:val="005948D4"/>
    <w:rsid w:val="00594EF7"/>
    <w:rsid w:val="00594F7B"/>
    <w:rsid w:val="00595336"/>
    <w:rsid w:val="005959C0"/>
    <w:rsid w:val="00595E3B"/>
    <w:rsid w:val="00596565"/>
    <w:rsid w:val="0059670A"/>
    <w:rsid w:val="005A02A0"/>
    <w:rsid w:val="005A0554"/>
    <w:rsid w:val="005A0617"/>
    <w:rsid w:val="005A1439"/>
    <w:rsid w:val="005A151C"/>
    <w:rsid w:val="005A15FF"/>
    <w:rsid w:val="005A1FD6"/>
    <w:rsid w:val="005A2B36"/>
    <w:rsid w:val="005A3192"/>
    <w:rsid w:val="005A42FF"/>
    <w:rsid w:val="005A565A"/>
    <w:rsid w:val="005A58C2"/>
    <w:rsid w:val="005A5C24"/>
    <w:rsid w:val="005A5C8D"/>
    <w:rsid w:val="005A6350"/>
    <w:rsid w:val="005A6807"/>
    <w:rsid w:val="005A7B5F"/>
    <w:rsid w:val="005A7C4A"/>
    <w:rsid w:val="005A7F33"/>
    <w:rsid w:val="005B0408"/>
    <w:rsid w:val="005B15D3"/>
    <w:rsid w:val="005B1F87"/>
    <w:rsid w:val="005B2158"/>
    <w:rsid w:val="005B23D6"/>
    <w:rsid w:val="005B257D"/>
    <w:rsid w:val="005B2A27"/>
    <w:rsid w:val="005B34A1"/>
    <w:rsid w:val="005B3B9C"/>
    <w:rsid w:val="005B3F31"/>
    <w:rsid w:val="005B55BA"/>
    <w:rsid w:val="005B61A7"/>
    <w:rsid w:val="005B6235"/>
    <w:rsid w:val="005B69BD"/>
    <w:rsid w:val="005B6B50"/>
    <w:rsid w:val="005B6C8B"/>
    <w:rsid w:val="005B73C4"/>
    <w:rsid w:val="005B78DF"/>
    <w:rsid w:val="005C01F7"/>
    <w:rsid w:val="005C0270"/>
    <w:rsid w:val="005C0D65"/>
    <w:rsid w:val="005C1AF1"/>
    <w:rsid w:val="005C1C38"/>
    <w:rsid w:val="005C1CA4"/>
    <w:rsid w:val="005C21FB"/>
    <w:rsid w:val="005C2DE1"/>
    <w:rsid w:val="005C30A8"/>
    <w:rsid w:val="005C3EF3"/>
    <w:rsid w:val="005C4943"/>
    <w:rsid w:val="005C60D2"/>
    <w:rsid w:val="005C61A4"/>
    <w:rsid w:val="005C641D"/>
    <w:rsid w:val="005C704B"/>
    <w:rsid w:val="005D0927"/>
    <w:rsid w:val="005D0B26"/>
    <w:rsid w:val="005D0DEA"/>
    <w:rsid w:val="005D1910"/>
    <w:rsid w:val="005D1B94"/>
    <w:rsid w:val="005D2BDC"/>
    <w:rsid w:val="005D36F8"/>
    <w:rsid w:val="005D4750"/>
    <w:rsid w:val="005D4ABF"/>
    <w:rsid w:val="005D6896"/>
    <w:rsid w:val="005D77F7"/>
    <w:rsid w:val="005D7C04"/>
    <w:rsid w:val="005D7DD3"/>
    <w:rsid w:val="005E002A"/>
    <w:rsid w:val="005E0922"/>
    <w:rsid w:val="005E11FE"/>
    <w:rsid w:val="005E1DF8"/>
    <w:rsid w:val="005E1E55"/>
    <w:rsid w:val="005E2A7D"/>
    <w:rsid w:val="005E2BB3"/>
    <w:rsid w:val="005E3BD7"/>
    <w:rsid w:val="005E46E2"/>
    <w:rsid w:val="005E5249"/>
    <w:rsid w:val="005E54D4"/>
    <w:rsid w:val="005E562F"/>
    <w:rsid w:val="005E62CF"/>
    <w:rsid w:val="005E64F3"/>
    <w:rsid w:val="005E6A27"/>
    <w:rsid w:val="005E766C"/>
    <w:rsid w:val="005E77A0"/>
    <w:rsid w:val="005E7C97"/>
    <w:rsid w:val="005E7CA7"/>
    <w:rsid w:val="005F047D"/>
    <w:rsid w:val="005F18EC"/>
    <w:rsid w:val="005F1EE5"/>
    <w:rsid w:val="005F2C9F"/>
    <w:rsid w:val="005F34E5"/>
    <w:rsid w:val="005F38DD"/>
    <w:rsid w:val="005F48B0"/>
    <w:rsid w:val="005F4B10"/>
    <w:rsid w:val="005F590D"/>
    <w:rsid w:val="005F5F61"/>
    <w:rsid w:val="005F79AA"/>
    <w:rsid w:val="00600DCA"/>
    <w:rsid w:val="00601904"/>
    <w:rsid w:val="00601CA8"/>
    <w:rsid w:val="00603091"/>
    <w:rsid w:val="00603177"/>
    <w:rsid w:val="00604782"/>
    <w:rsid w:val="00604CF2"/>
    <w:rsid w:val="00605194"/>
    <w:rsid w:val="00605417"/>
    <w:rsid w:val="006062DC"/>
    <w:rsid w:val="00607A5E"/>
    <w:rsid w:val="00610641"/>
    <w:rsid w:val="00611623"/>
    <w:rsid w:val="00612421"/>
    <w:rsid w:val="00612D1A"/>
    <w:rsid w:val="00613470"/>
    <w:rsid w:val="00614924"/>
    <w:rsid w:val="006156D2"/>
    <w:rsid w:val="00615B3A"/>
    <w:rsid w:val="00617033"/>
    <w:rsid w:val="00617096"/>
    <w:rsid w:val="0061762A"/>
    <w:rsid w:val="00617CC5"/>
    <w:rsid w:val="00620121"/>
    <w:rsid w:val="006209F2"/>
    <w:rsid w:val="006216C2"/>
    <w:rsid w:val="00622051"/>
    <w:rsid w:val="0062359D"/>
    <w:rsid w:val="00623CE3"/>
    <w:rsid w:val="00624B50"/>
    <w:rsid w:val="00624D5D"/>
    <w:rsid w:val="00625447"/>
    <w:rsid w:val="006256A8"/>
    <w:rsid w:val="00625F08"/>
    <w:rsid w:val="00626DED"/>
    <w:rsid w:val="006278C6"/>
    <w:rsid w:val="00631C46"/>
    <w:rsid w:val="0063243C"/>
    <w:rsid w:val="0063253C"/>
    <w:rsid w:val="00632A4A"/>
    <w:rsid w:val="006337EF"/>
    <w:rsid w:val="00634527"/>
    <w:rsid w:val="00635A19"/>
    <w:rsid w:val="0063655A"/>
    <w:rsid w:val="0063774E"/>
    <w:rsid w:val="006402C8"/>
    <w:rsid w:val="00640AD5"/>
    <w:rsid w:val="00640F1E"/>
    <w:rsid w:val="0064176B"/>
    <w:rsid w:val="00641E09"/>
    <w:rsid w:val="00641EF6"/>
    <w:rsid w:val="00642205"/>
    <w:rsid w:val="00642424"/>
    <w:rsid w:val="00642494"/>
    <w:rsid w:val="006424B2"/>
    <w:rsid w:val="00642E24"/>
    <w:rsid w:val="0064319B"/>
    <w:rsid w:val="00643594"/>
    <w:rsid w:val="006448F8"/>
    <w:rsid w:val="00645310"/>
    <w:rsid w:val="00645680"/>
    <w:rsid w:val="00645937"/>
    <w:rsid w:val="00646AD4"/>
    <w:rsid w:val="00647D02"/>
    <w:rsid w:val="00650103"/>
    <w:rsid w:val="0065075D"/>
    <w:rsid w:val="00650AD8"/>
    <w:rsid w:val="00651AAE"/>
    <w:rsid w:val="00651D17"/>
    <w:rsid w:val="00652DFD"/>
    <w:rsid w:val="00652EFE"/>
    <w:rsid w:val="00652F78"/>
    <w:rsid w:val="00653A69"/>
    <w:rsid w:val="00654100"/>
    <w:rsid w:val="0065416F"/>
    <w:rsid w:val="00654585"/>
    <w:rsid w:val="00655A03"/>
    <w:rsid w:val="00660038"/>
    <w:rsid w:val="0066031B"/>
    <w:rsid w:val="0066082F"/>
    <w:rsid w:val="00660D0F"/>
    <w:rsid w:val="00660E61"/>
    <w:rsid w:val="0066178C"/>
    <w:rsid w:val="0066265E"/>
    <w:rsid w:val="00662C27"/>
    <w:rsid w:val="00662DFE"/>
    <w:rsid w:val="00663095"/>
    <w:rsid w:val="00663670"/>
    <w:rsid w:val="0066383D"/>
    <w:rsid w:val="00664810"/>
    <w:rsid w:val="00664A0C"/>
    <w:rsid w:val="006657B8"/>
    <w:rsid w:val="0066604C"/>
    <w:rsid w:val="0066705E"/>
    <w:rsid w:val="0067045D"/>
    <w:rsid w:val="00671206"/>
    <w:rsid w:val="0067194D"/>
    <w:rsid w:val="00672B5B"/>
    <w:rsid w:val="00672D9C"/>
    <w:rsid w:val="00673036"/>
    <w:rsid w:val="006736D1"/>
    <w:rsid w:val="00673B01"/>
    <w:rsid w:val="00674BC8"/>
    <w:rsid w:val="00676325"/>
    <w:rsid w:val="00676630"/>
    <w:rsid w:val="00676A90"/>
    <w:rsid w:val="00677DBB"/>
    <w:rsid w:val="00680264"/>
    <w:rsid w:val="006802FE"/>
    <w:rsid w:val="006813A5"/>
    <w:rsid w:val="00681E83"/>
    <w:rsid w:val="00682210"/>
    <w:rsid w:val="00682CDE"/>
    <w:rsid w:val="00682CF5"/>
    <w:rsid w:val="006832C0"/>
    <w:rsid w:val="00683439"/>
    <w:rsid w:val="00683553"/>
    <w:rsid w:val="0068385D"/>
    <w:rsid w:val="00685227"/>
    <w:rsid w:val="00686381"/>
    <w:rsid w:val="006866A5"/>
    <w:rsid w:val="00686E29"/>
    <w:rsid w:val="006874F3"/>
    <w:rsid w:val="0069178F"/>
    <w:rsid w:val="00693887"/>
    <w:rsid w:val="0069409A"/>
    <w:rsid w:val="006942C2"/>
    <w:rsid w:val="00694983"/>
    <w:rsid w:val="00695257"/>
    <w:rsid w:val="006953BA"/>
    <w:rsid w:val="0069553C"/>
    <w:rsid w:val="00696584"/>
    <w:rsid w:val="00696C67"/>
    <w:rsid w:val="006978EE"/>
    <w:rsid w:val="006A0288"/>
    <w:rsid w:val="006A09A4"/>
    <w:rsid w:val="006A1528"/>
    <w:rsid w:val="006A1DA1"/>
    <w:rsid w:val="006A289B"/>
    <w:rsid w:val="006A2DD9"/>
    <w:rsid w:val="006A300B"/>
    <w:rsid w:val="006A33FE"/>
    <w:rsid w:val="006A35AB"/>
    <w:rsid w:val="006A3F42"/>
    <w:rsid w:val="006A451C"/>
    <w:rsid w:val="006A4B5F"/>
    <w:rsid w:val="006A5DFE"/>
    <w:rsid w:val="006A6689"/>
    <w:rsid w:val="006A792E"/>
    <w:rsid w:val="006B0660"/>
    <w:rsid w:val="006B081E"/>
    <w:rsid w:val="006B0986"/>
    <w:rsid w:val="006B1ABB"/>
    <w:rsid w:val="006B2C60"/>
    <w:rsid w:val="006B35ED"/>
    <w:rsid w:val="006B36AB"/>
    <w:rsid w:val="006B38C5"/>
    <w:rsid w:val="006B3B68"/>
    <w:rsid w:val="006B4277"/>
    <w:rsid w:val="006B451B"/>
    <w:rsid w:val="006B5D96"/>
    <w:rsid w:val="006B6AD2"/>
    <w:rsid w:val="006B73A2"/>
    <w:rsid w:val="006C012E"/>
    <w:rsid w:val="006C0B67"/>
    <w:rsid w:val="006C284C"/>
    <w:rsid w:val="006C295E"/>
    <w:rsid w:val="006C38D1"/>
    <w:rsid w:val="006C5457"/>
    <w:rsid w:val="006C5D1D"/>
    <w:rsid w:val="006C6297"/>
    <w:rsid w:val="006C7025"/>
    <w:rsid w:val="006C7B04"/>
    <w:rsid w:val="006D0CD4"/>
    <w:rsid w:val="006D1C4E"/>
    <w:rsid w:val="006D2557"/>
    <w:rsid w:val="006D3B76"/>
    <w:rsid w:val="006D441B"/>
    <w:rsid w:val="006D577A"/>
    <w:rsid w:val="006D6770"/>
    <w:rsid w:val="006D6A89"/>
    <w:rsid w:val="006D78B0"/>
    <w:rsid w:val="006D7E3F"/>
    <w:rsid w:val="006D7E6C"/>
    <w:rsid w:val="006E07BD"/>
    <w:rsid w:val="006E0C58"/>
    <w:rsid w:val="006E1143"/>
    <w:rsid w:val="006E25B6"/>
    <w:rsid w:val="006E3BF1"/>
    <w:rsid w:val="006E46BD"/>
    <w:rsid w:val="006E4A8A"/>
    <w:rsid w:val="006E53CA"/>
    <w:rsid w:val="006E6071"/>
    <w:rsid w:val="006E7A6A"/>
    <w:rsid w:val="006F0606"/>
    <w:rsid w:val="006F0651"/>
    <w:rsid w:val="006F14CB"/>
    <w:rsid w:val="006F2181"/>
    <w:rsid w:val="006F252F"/>
    <w:rsid w:val="006F2F44"/>
    <w:rsid w:val="006F31D5"/>
    <w:rsid w:val="006F31F4"/>
    <w:rsid w:val="006F34C9"/>
    <w:rsid w:val="006F3C4F"/>
    <w:rsid w:val="006F442A"/>
    <w:rsid w:val="006F4906"/>
    <w:rsid w:val="006F4EE1"/>
    <w:rsid w:val="006F51B7"/>
    <w:rsid w:val="006F56A0"/>
    <w:rsid w:val="006F5C8D"/>
    <w:rsid w:val="006F7371"/>
    <w:rsid w:val="006F7F45"/>
    <w:rsid w:val="00700848"/>
    <w:rsid w:val="0070126F"/>
    <w:rsid w:val="00701334"/>
    <w:rsid w:val="007027F8"/>
    <w:rsid w:val="00703CB0"/>
    <w:rsid w:val="00704223"/>
    <w:rsid w:val="00704635"/>
    <w:rsid w:val="00704F04"/>
    <w:rsid w:val="0070509D"/>
    <w:rsid w:val="007059BF"/>
    <w:rsid w:val="00706906"/>
    <w:rsid w:val="007115FA"/>
    <w:rsid w:val="00711AA9"/>
    <w:rsid w:val="00714175"/>
    <w:rsid w:val="00714390"/>
    <w:rsid w:val="007145FB"/>
    <w:rsid w:val="00715663"/>
    <w:rsid w:val="007157CD"/>
    <w:rsid w:val="00715851"/>
    <w:rsid w:val="00715AD1"/>
    <w:rsid w:val="0071604E"/>
    <w:rsid w:val="00716337"/>
    <w:rsid w:val="0071650B"/>
    <w:rsid w:val="0071737C"/>
    <w:rsid w:val="00717409"/>
    <w:rsid w:val="00717887"/>
    <w:rsid w:val="007207C6"/>
    <w:rsid w:val="0072090A"/>
    <w:rsid w:val="00721C0D"/>
    <w:rsid w:val="0072272F"/>
    <w:rsid w:val="007237E2"/>
    <w:rsid w:val="00723F77"/>
    <w:rsid w:val="00724200"/>
    <w:rsid w:val="00724A44"/>
    <w:rsid w:val="00724A48"/>
    <w:rsid w:val="00724D26"/>
    <w:rsid w:val="00724E79"/>
    <w:rsid w:val="007257C1"/>
    <w:rsid w:val="00725C2E"/>
    <w:rsid w:val="00725CEB"/>
    <w:rsid w:val="00726287"/>
    <w:rsid w:val="00727CD1"/>
    <w:rsid w:val="007300DE"/>
    <w:rsid w:val="00730175"/>
    <w:rsid w:val="00730724"/>
    <w:rsid w:val="00730805"/>
    <w:rsid w:val="00730C2A"/>
    <w:rsid w:val="007329A5"/>
    <w:rsid w:val="00733C2B"/>
    <w:rsid w:val="0073523B"/>
    <w:rsid w:val="00735EC9"/>
    <w:rsid w:val="007363A9"/>
    <w:rsid w:val="00736A56"/>
    <w:rsid w:val="0073743B"/>
    <w:rsid w:val="007376AC"/>
    <w:rsid w:val="0073783C"/>
    <w:rsid w:val="00737F71"/>
    <w:rsid w:val="00740054"/>
    <w:rsid w:val="007411D5"/>
    <w:rsid w:val="00741BC0"/>
    <w:rsid w:val="00741FC0"/>
    <w:rsid w:val="00744153"/>
    <w:rsid w:val="0074421E"/>
    <w:rsid w:val="00744308"/>
    <w:rsid w:val="007449E2"/>
    <w:rsid w:val="007468D6"/>
    <w:rsid w:val="007469E5"/>
    <w:rsid w:val="00746C52"/>
    <w:rsid w:val="007474E1"/>
    <w:rsid w:val="00747A49"/>
    <w:rsid w:val="00747C31"/>
    <w:rsid w:val="00747C51"/>
    <w:rsid w:val="007505F6"/>
    <w:rsid w:val="00750F17"/>
    <w:rsid w:val="00751088"/>
    <w:rsid w:val="007514C6"/>
    <w:rsid w:val="00752477"/>
    <w:rsid w:val="00752C29"/>
    <w:rsid w:val="007535A1"/>
    <w:rsid w:val="00754AF4"/>
    <w:rsid w:val="00755FB3"/>
    <w:rsid w:val="0075631C"/>
    <w:rsid w:val="00756A0D"/>
    <w:rsid w:val="00757248"/>
    <w:rsid w:val="00757645"/>
    <w:rsid w:val="007578CA"/>
    <w:rsid w:val="00757A56"/>
    <w:rsid w:val="00761A86"/>
    <w:rsid w:val="00762238"/>
    <w:rsid w:val="00762E05"/>
    <w:rsid w:val="00763D07"/>
    <w:rsid w:val="007646E5"/>
    <w:rsid w:val="00767247"/>
    <w:rsid w:val="00767F78"/>
    <w:rsid w:val="00767FC7"/>
    <w:rsid w:val="007706A7"/>
    <w:rsid w:val="007709C9"/>
    <w:rsid w:val="007709FC"/>
    <w:rsid w:val="00770DAB"/>
    <w:rsid w:val="00771004"/>
    <w:rsid w:val="00772F3C"/>
    <w:rsid w:val="0077348F"/>
    <w:rsid w:val="00773762"/>
    <w:rsid w:val="00774089"/>
    <w:rsid w:val="007744DF"/>
    <w:rsid w:val="00777095"/>
    <w:rsid w:val="00777D2D"/>
    <w:rsid w:val="00780593"/>
    <w:rsid w:val="00780693"/>
    <w:rsid w:val="00780A3B"/>
    <w:rsid w:val="007812CE"/>
    <w:rsid w:val="00781369"/>
    <w:rsid w:val="00781383"/>
    <w:rsid w:val="0078165E"/>
    <w:rsid w:val="00781B73"/>
    <w:rsid w:val="00781C28"/>
    <w:rsid w:val="00781EAD"/>
    <w:rsid w:val="007823DE"/>
    <w:rsid w:val="00782AF1"/>
    <w:rsid w:val="00782CFD"/>
    <w:rsid w:val="007832A3"/>
    <w:rsid w:val="0078475E"/>
    <w:rsid w:val="00785C92"/>
    <w:rsid w:val="00785FAF"/>
    <w:rsid w:val="00786E6F"/>
    <w:rsid w:val="00787233"/>
    <w:rsid w:val="007879E3"/>
    <w:rsid w:val="00787B0F"/>
    <w:rsid w:val="0079005A"/>
    <w:rsid w:val="00790285"/>
    <w:rsid w:val="00790714"/>
    <w:rsid w:val="00790EEF"/>
    <w:rsid w:val="00791054"/>
    <w:rsid w:val="007913AE"/>
    <w:rsid w:val="007914C4"/>
    <w:rsid w:val="00791BB0"/>
    <w:rsid w:val="00791CDE"/>
    <w:rsid w:val="00792905"/>
    <w:rsid w:val="00792BA5"/>
    <w:rsid w:val="00793A89"/>
    <w:rsid w:val="00794020"/>
    <w:rsid w:val="007948ED"/>
    <w:rsid w:val="00794C94"/>
    <w:rsid w:val="00794CA7"/>
    <w:rsid w:val="00795731"/>
    <w:rsid w:val="00795AE5"/>
    <w:rsid w:val="00796F2E"/>
    <w:rsid w:val="0079724B"/>
    <w:rsid w:val="007A2616"/>
    <w:rsid w:val="007A29AF"/>
    <w:rsid w:val="007A3A2A"/>
    <w:rsid w:val="007A3D68"/>
    <w:rsid w:val="007A419D"/>
    <w:rsid w:val="007A42D0"/>
    <w:rsid w:val="007A50B9"/>
    <w:rsid w:val="007A56C9"/>
    <w:rsid w:val="007A580B"/>
    <w:rsid w:val="007A5CC7"/>
    <w:rsid w:val="007A5D6E"/>
    <w:rsid w:val="007A6A94"/>
    <w:rsid w:val="007A6B8C"/>
    <w:rsid w:val="007B027B"/>
    <w:rsid w:val="007B0B5D"/>
    <w:rsid w:val="007B0C18"/>
    <w:rsid w:val="007B10C0"/>
    <w:rsid w:val="007B1E1E"/>
    <w:rsid w:val="007B2A03"/>
    <w:rsid w:val="007B399C"/>
    <w:rsid w:val="007B59B6"/>
    <w:rsid w:val="007B6097"/>
    <w:rsid w:val="007B6538"/>
    <w:rsid w:val="007B6A1F"/>
    <w:rsid w:val="007B7585"/>
    <w:rsid w:val="007C0162"/>
    <w:rsid w:val="007C0C17"/>
    <w:rsid w:val="007C1F6F"/>
    <w:rsid w:val="007C2C8F"/>
    <w:rsid w:val="007C4853"/>
    <w:rsid w:val="007C49F1"/>
    <w:rsid w:val="007C4B6B"/>
    <w:rsid w:val="007C4EE2"/>
    <w:rsid w:val="007C5216"/>
    <w:rsid w:val="007C70C4"/>
    <w:rsid w:val="007C72F8"/>
    <w:rsid w:val="007C788D"/>
    <w:rsid w:val="007C7939"/>
    <w:rsid w:val="007C7EA0"/>
    <w:rsid w:val="007D1349"/>
    <w:rsid w:val="007D1809"/>
    <w:rsid w:val="007D2257"/>
    <w:rsid w:val="007D2974"/>
    <w:rsid w:val="007D3338"/>
    <w:rsid w:val="007D372E"/>
    <w:rsid w:val="007D3775"/>
    <w:rsid w:val="007D3F4D"/>
    <w:rsid w:val="007D5B66"/>
    <w:rsid w:val="007D608D"/>
    <w:rsid w:val="007D639A"/>
    <w:rsid w:val="007D6726"/>
    <w:rsid w:val="007D6B0A"/>
    <w:rsid w:val="007D7143"/>
    <w:rsid w:val="007D75B7"/>
    <w:rsid w:val="007D7BFD"/>
    <w:rsid w:val="007E0216"/>
    <w:rsid w:val="007E02D5"/>
    <w:rsid w:val="007E0D41"/>
    <w:rsid w:val="007E1097"/>
    <w:rsid w:val="007E1DF1"/>
    <w:rsid w:val="007E1E86"/>
    <w:rsid w:val="007E3186"/>
    <w:rsid w:val="007E418F"/>
    <w:rsid w:val="007E4459"/>
    <w:rsid w:val="007E468C"/>
    <w:rsid w:val="007E5005"/>
    <w:rsid w:val="007E50E3"/>
    <w:rsid w:val="007E746A"/>
    <w:rsid w:val="007E75B0"/>
    <w:rsid w:val="007E769B"/>
    <w:rsid w:val="007F047D"/>
    <w:rsid w:val="007F0EA5"/>
    <w:rsid w:val="007F2358"/>
    <w:rsid w:val="007F4416"/>
    <w:rsid w:val="007F4811"/>
    <w:rsid w:val="007F622E"/>
    <w:rsid w:val="007F672D"/>
    <w:rsid w:val="007F7390"/>
    <w:rsid w:val="00800FC9"/>
    <w:rsid w:val="00802543"/>
    <w:rsid w:val="0080281C"/>
    <w:rsid w:val="008030C4"/>
    <w:rsid w:val="00803B5C"/>
    <w:rsid w:val="008040E0"/>
    <w:rsid w:val="00804E05"/>
    <w:rsid w:val="00805E5D"/>
    <w:rsid w:val="008063C5"/>
    <w:rsid w:val="008065D5"/>
    <w:rsid w:val="00806AD0"/>
    <w:rsid w:val="00806C40"/>
    <w:rsid w:val="00807BBB"/>
    <w:rsid w:val="00810869"/>
    <w:rsid w:val="008119BF"/>
    <w:rsid w:val="00811F8D"/>
    <w:rsid w:val="00812174"/>
    <w:rsid w:val="008129EC"/>
    <w:rsid w:val="00814BB2"/>
    <w:rsid w:val="00815306"/>
    <w:rsid w:val="0081536E"/>
    <w:rsid w:val="0081582F"/>
    <w:rsid w:val="00816026"/>
    <w:rsid w:val="008168D9"/>
    <w:rsid w:val="008172AD"/>
    <w:rsid w:val="00817831"/>
    <w:rsid w:val="00821256"/>
    <w:rsid w:val="00821F04"/>
    <w:rsid w:val="008221C3"/>
    <w:rsid w:val="00822464"/>
    <w:rsid w:val="00822B1F"/>
    <w:rsid w:val="00822D26"/>
    <w:rsid w:val="008234D1"/>
    <w:rsid w:val="00823E7A"/>
    <w:rsid w:val="0082427D"/>
    <w:rsid w:val="008243CF"/>
    <w:rsid w:val="00825E33"/>
    <w:rsid w:val="00826A9B"/>
    <w:rsid w:val="00826E86"/>
    <w:rsid w:val="0082782E"/>
    <w:rsid w:val="00827E35"/>
    <w:rsid w:val="008304B5"/>
    <w:rsid w:val="00830725"/>
    <w:rsid w:val="00831B67"/>
    <w:rsid w:val="00831DF1"/>
    <w:rsid w:val="00831FAE"/>
    <w:rsid w:val="00833FCB"/>
    <w:rsid w:val="0083478C"/>
    <w:rsid w:val="008351DC"/>
    <w:rsid w:val="008351F0"/>
    <w:rsid w:val="00835533"/>
    <w:rsid w:val="00837E63"/>
    <w:rsid w:val="0084151A"/>
    <w:rsid w:val="00841CDA"/>
    <w:rsid w:val="00841D43"/>
    <w:rsid w:val="0084278C"/>
    <w:rsid w:val="008431A0"/>
    <w:rsid w:val="00843A53"/>
    <w:rsid w:val="00843CB4"/>
    <w:rsid w:val="0084560B"/>
    <w:rsid w:val="008456E0"/>
    <w:rsid w:val="00845DF3"/>
    <w:rsid w:val="0084642C"/>
    <w:rsid w:val="00846F2D"/>
    <w:rsid w:val="00847625"/>
    <w:rsid w:val="0084764E"/>
    <w:rsid w:val="00847A4D"/>
    <w:rsid w:val="00850C1E"/>
    <w:rsid w:val="00850EDC"/>
    <w:rsid w:val="008512D7"/>
    <w:rsid w:val="008520B5"/>
    <w:rsid w:val="0085267E"/>
    <w:rsid w:val="00852782"/>
    <w:rsid w:val="00852DDB"/>
    <w:rsid w:val="00853C45"/>
    <w:rsid w:val="00854C3D"/>
    <w:rsid w:val="008559BE"/>
    <w:rsid w:val="00855D92"/>
    <w:rsid w:val="00856B7A"/>
    <w:rsid w:val="00856C81"/>
    <w:rsid w:val="00860085"/>
    <w:rsid w:val="00860274"/>
    <w:rsid w:val="00860526"/>
    <w:rsid w:val="00860E8E"/>
    <w:rsid w:val="008610EB"/>
    <w:rsid w:val="00861147"/>
    <w:rsid w:val="00862268"/>
    <w:rsid w:val="008624F1"/>
    <w:rsid w:val="008633C3"/>
    <w:rsid w:val="00864B18"/>
    <w:rsid w:val="00865679"/>
    <w:rsid w:val="00865888"/>
    <w:rsid w:val="0086596A"/>
    <w:rsid w:val="00865AB0"/>
    <w:rsid w:val="00871440"/>
    <w:rsid w:val="008730AE"/>
    <w:rsid w:val="008733FA"/>
    <w:rsid w:val="00873C35"/>
    <w:rsid w:val="0087439C"/>
    <w:rsid w:val="00874C89"/>
    <w:rsid w:val="00874E5F"/>
    <w:rsid w:val="008753E4"/>
    <w:rsid w:val="00876B22"/>
    <w:rsid w:val="00876FF0"/>
    <w:rsid w:val="008801AB"/>
    <w:rsid w:val="0088197A"/>
    <w:rsid w:val="00882AFF"/>
    <w:rsid w:val="00882B4B"/>
    <w:rsid w:val="00882D44"/>
    <w:rsid w:val="00883EF5"/>
    <w:rsid w:val="008841BC"/>
    <w:rsid w:val="00884842"/>
    <w:rsid w:val="00884CD9"/>
    <w:rsid w:val="0088511C"/>
    <w:rsid w:val="00887186"/>
    <w:rsid w:val="008907CD"/>
    <w:rsid w:val="00890F5B"/>
    <w:rsid w:val="008915FD"/>
    <w:rsid w:val="00891B5D"/>
    <w:rsid w:val="00891F43"/>
    <w:rsid w:val="00892704"/>
    <w:rsid w:val="008928E3"/>
    <w:rsid w:val="00895207"/>
    <w:rsid w:val="008956B6"/>
    <w:rsid w:val="00895E56"/>
    <w:rsid w:val="00896B44"/>
    <w:rsid w:val="00897D12"/>
    <w:rsid w:val="00897DF1"/>
    <w:rsid w:val="008A08EB"/>
    <w:rsid w:val="008A1573"/>
    <w:rsid w:val="008A1744"/>
    <w:rsid w:val="008A179A"/>
    <w:rsid w:val="008A2E71"/>
    <w:rsid w:val="008A3A9B"/>
    <w:rsid w:val="008A4A37"/>
    <w:rsid w:val="008A4A63"/>
    <w:rsid w:val="008A4EA7"/>
    <w:rsid w:val="008A4F08"/>
    <w:rsid w:val="008A5113"/>
    <w:rsid w:val="008A5986"/>
    <w:rsid w:val="008A5E29"/>
    <w:rsid w:val="008A6891"/>
    <w:rsid w:val="008A6A85"/>
    <w:rsid w:val="008A7266"/>
    <w:rsid w:val="008A781D"/>
    <w:rsid w:val="008B0EF4"/>
    <w:rsid w:val="008B191D"/>
    <w:rsid w:val="008B2759"/>
    <w:rsid w:val="008B2850"/>
    <w:rsid w:val="008B2CC1"/>
    <w:rsid w:val="008B2E76"/>
    <w:rsid w:val="008B3705"/>
    <w:rsid w:val="008B3B11"/>
    <w:rsid w:val="008B3E6D"/>
    <w:rsid w:val="008B4250"/>
    <w:rsid w:val="008B4474"/>
    <w:rsid w:val="008B46E6"/>
    <w:rsid w:val="008B4EF9"/>
    <w:rsid w:val="008B4FB2"/>
    <w:rsid w:val="008B5DA4"/>
    <w:rsid w:val="008B622F"/>
    <w:rsid w:val="008B6325"/>
    <w:rsid w:val="008B69BE"/>
    <w:rsid w:val="008B70BA"/>
    <w:rsid w:val="008B73C2"/>
    <w:rsid w:val="008B797C"/>
    <w:rsid w:val="008B7FE9"/>
    <w:rsid w:val="008C0447"/>
    <w:rsid w:val="008C061F"/>
    <w:rsid w:val="008C0707"/>
    <w:rsid w:val="008C070E"/>
    <w:rsid w:val="008C1C05"/>
    <w:rsid w:val="008C2213"/>
    <w:rsid w:val="008C2CA4"/>
    <w:rsid w:val="008C3B7B"/>
    <w:rsid w:val="008C4734"/>
    <w:rsid w:val="008C47BD"/>
    <w:rsid w:val="008C4922"/>
    <w:rsid w:val="008C5065"/>
    <w:rsid w:val="008C53B2"/>
    <w:rsid w:val="008C5C56"/>
    <w:rsid w:val="008C5C6C"/>
    <w:rsid w:val="008C66B2"/>
    <w:rsid w:val="008C6B56"/>
    <w:rsid w:val="008C6E33"/>
    <w:rsid w:val="008C7A9F"/>
    <w:rsid w:val="008D0E21"/>
    <w:rsid w:val="008D1395"/>
    <w:rsid w:val="008D1603"/>
    <w:rsid w:val="008D28E7"/>
    <w:rsid w:val="008D2E9B"/>
    <w:rsid w:val="008D328A"/>
    <w:rsid w:val="008D37EB"/>
    <w:rsid w:val="008D42A4"/>
    <w:rsid w:val="008D4D33"/>
    <w:rsid w:val="008D4F08"/>
    <w:rsid w:val="008D4F65"/>
    <w:rsid w:val="008D57E3"/>
    <w:rsid w:val="008D7513"/>
    <w:rsid w:val="008D7833"/>
    <w:rsid w:val="008D7D75"/>
    <w:rsid w:val="008E00B0"/>
    <w:rsid w:val="008E1826"/>
    <w:rsid w:val="008E2202"/>
    <w:rsid w:val="008E4216"/>
    <w:rsid w:val="008E4341"/>
    <w:rsid w:val="008E43F1"/>
    <w:rsid w:val="008E592A"/>
    <w:rsid w:val="008F062E"/>
    <w:rsid w:val="008F0BD0"/>
    <w:rsid w:val="008F1242"/>
    <w:rsid w:val="008F1835"/>
    <w:rsid w:val="008F2220"/>
    <w:rsid w:val="008F2C3E"/>
    <w:rsid w:val="008F2D41"/>
    <w:rsid w:val="008F4074"/>
    <w:rsid w:val="008F4262"/>
    <w:rsid w:val="008F4478"/>
    <w:rsid w:val="008F47BE"/>
    <w:rsid w:val="008F4CC9"/>
    <w:rsid w:val="008F5C03"/>
    <w:rsid w:val="008F5EC2"/>
    <w:rsid w:val="008F5EF0"/>
    <w:rsid w:val="008F76B6"/>
    <w:rsid w:val="00900792"/>
    <w:rsid w:val="00901137"/>
    <w:rsid w:val="00901557"/>
    <w:rsid w:val="00902279"/>
    <w:rsid w:val="00902947"/>
    <w:rsid w:val="00902FA5"/>
    <w:rsid w:val="0090382B"/>
    <w:rsid w:val="00903982"/>
    <w:rsid w:val="0090491A"/>
    <w:rsid w:val="009049E5"/>
    <w:rsid w:val="00904B49"/>
    <w:rsid w:val="0090543C"/>
    <w:rsid w:val="00905828"/>
    <w:rsid w:val="0090627E"/>
    <w:rsid w:val="009067C8"/>
    <w:rsid w:val="009070FA"/>
    <w:rsid w:val="00907550"/>
    <w:rsid w:val="00907CBC"/>
    <w:rsid w:val="00907E4A"/>
    <w:rsid w:val="009101BF"/>
    <w:rsid w:val="00910B81"/>
    <w:rsid w:val="00910D1E"/>
    <w:rsid w:val="00911E66"/>
    <w:rsid w:val="00913CCC"/>
    <w:rsid w:val="00914154"/>
    <w:rsid w:val="00914299"/>
    <w:rsid w:val="00915185"/>
    <w:rsid w:val="0091543E"/>
    <w:rsid w:val="00915DC1"/>
    <w:rsid w:val="00915E85"/>
    <w:rsid w:val="00916CA2"/>
    <w:rsid w:val="009171FA"/>
    <w:rsid w:val="00917248"/>
    <w:rsid w:val="009207D5"/>
    <w:rsid w:val="009215BE"/>
    <w:rsid w:val="00922034"/>
    <w:rsid w:val="00922C1B"/>
    <w:rsid w:val="009230B4"/>
    <w:rsid w:val="00923C40"/>
    <w:rsid w:val="00923E04"/>
    <w:rsid w:val="00923F6F"/>
    <w:rsid w:val="00924118"/>
    <w:rsid w:val="009255D3"/>
    <w:rsid w:val="009256B6"/>
    <w:rsid w:val="00925C2D"/>
    <w:rsid w:val="0092619D"/>
    <w:rsid w:val="00926D09"/>
    <w:rsid w:val="0092722D"/>
    <w:rsid w:val="0092787B"/>
    <w:rsid w:val="00930941"/>
    <w:rsid w:val="00930C46"/>
    <w:rsid w:val="00930EFA"/>
    <w:rsid w:val="00931B75"/>
    <w:rsid w:val="00931FAF"/>
    <w:rsid w:val="009320BA"/>
    <w:rsid w:val="009325AC"/>
    <w:rsid w:val="00932A97"/>
    <w:rsid w:val="0093304F"/>
    <w:rsid w:val="009332CB"/>
    <w:rsid w:val="009336AC"/>
    <w:rsid w:val="009336EB"/>
    <w:rsid w:val="00937CC4"/>
    <w:rsid w:val="009402BF"/>
    <w:rsid w:val="0094045F"/>
    <w:rsid w:val="00941469"/>
    <w:rsid w:val="00941572"/>
    <w:rsid w:val="00941863"/>
    <w:rsid w:val="00941BC0"/>
    <w:rsid w:val="009449C2"/>
    <w:rsid w:val="00944C5E"/>
    <w:rsid w:val="00944C85"/>
    <w:rsid w:val="009452A8"/>
    <w:rsid w:val="00945626"/>
    <w:rsid w:val="0094606A"/>
    <w:rsid w:val="009462CA"/>
    <w:rsid w:val="00947120"/>
    <w:rsid w:val="0094756D"/>
    <w:rsid w:val="00947916"/>
    <w:rsid w:val="00947B29"/>
    <w:rsid w:val="00947D4B"/>
    <w:rsid w:val="00947F59"/>
    <w:rsid w:val="00950D3E"/>
    <w:rsid w:val="00951090"/>
    <w:rsid w:val="00954E76"/>
    <w:rsid w:val="00955857"/>
    <w:rsid w:val="00956320"/>
    <w:rsid w:val="00956ACA"/>
    <w:rsid w:val="00956F78"/>
    <w:rsid w:val="009579BF"/>
    <w:rsid w:val="00957ECE"/>
    <w:rsid w:val="00960C67"/>
    <w:rsid w:val="009615F4"/>
    <w:rsid w:val="00961E50"/>
    <w:rsid w:val="009626DD"/>
    <w:rsid w:val="00962F3C"/>
    <w:rsid w:val="00965C50"/>
    <w:rsid w:val="0096700E"/>
    <w:rsid w:val="009674B7"/>
    <w:rsid w:val="00967C7A"/>
    <w:rsid w:val="00970145"/>
    <w:rsid w:val="00970692"/>
    <w:rsid w:val="00970E5D"/>
    <w:rsid w:val="00971C8C"/>
    <w:rsid w:val="009720CA"/>
    <w:rsid w:val="009725E3"/>
    <w:rsid w:val="00973F66"/>
    <w:rsid w:val="009742E7"/>
    <w:rsid w:val="00975139"/>
    <w:rsid w:val="0097520D"/>
    <w:rsid w:val="00976528"/>
    <w:rsid w:val="00977232"/>
    <w:rsid w:val="00977609"/>
    <w:rsid w:val="009804F9"/>
    <w:rsid w:val="0098060B"/>
    <w:rsid w:val="00980905"/>
    <w:rsid w:val="0098160A"/>
    <w:rsid w:val="00982463"/>
    <w:rsid w:val="0098248B"/>
    <w:rsid w:val="00982A9F"/>
    <w:rsid w:val="00983F24"/>
    <w:rsid w:val="00983F43"/>
    <w:rsid w:val="009840BF"/>
    <w:rsid w:val="00984D3C"/>
    <w:rsid w:val="00985942"/>
    <w:rsid w:val="00987247"/>
    <w:rsid w:val="00987687"/>
    <w:rsid w:val="009879D2"/>
    <w:rsid w:val="00987AB0"/>
    <w:rsid w:val="00990AB9"/>
    <w:rsid w:val="009927DA"/>
    <w:rsid w:val="009928DF"/>
    <w:rsid w:val="00992C2C"/>
    <w:rsid w:val="00993E0E"/>
    <w:rsid w:val="00993EE9"/>
    <w:rsid w:val="009948ED"/>
    <w:rsid w:val="00995858"/>
    <w:rsid w:val="0099629E"/>
    <w:rsid w:val="00997290"/>
    <w:rsid w:val="00997BA4"/>
    <w:rsid w:val="009A0A2C"/>
    <w:rsid w:val="009A0B92"/>
    <w:rsid w:val="009A0CB8"/>
    <w:rsid w:val="009A1032"/>
    <w:rsid w:val="009A1178"/>
    <w:rsid w:val="009A12F6"/>
    <w:rsid w:val="009A13F9"/>
    <w:rsid w:val="009A1817"/>
    <w:rsid w:val="009A1D6F"/>
    <w:rsid w:val="009A2774"/>
    <w:rsid w:val="009A3711"/>
    <w:rsid w:val="009A3DC3"/>
    <w:rsid w:val="009A4E46"/>
    <w:rsid w:val="009A4F4D"/>
    <w:rsid w:val="009A5B18"/>
    <w:rsid w:val="009A5C18"/>
    <w:rsid w:val="009A5F19"/>
    <w:rsid w:val="009A5F36"/>
    <w:rsid w:val="009A69C8"/>
    <w:rsid w:val="009A72B1"/>
    <w:rsid w:val="009A7C3D"/>
    <w:rsid w:val="009A7FFB"/>
    <w:rsid w:val="009B0117"/>
    <w:rsid w:val="009B07A6"/>
    <w:rsid w:val="009B17BC"/>
    <w:rsid w:val="009B1F27"/>
    <w:rsid w:val="009B2228"/>
    <w:rsid w:val="009B2A1F"/>
    <w:rsid w:val="009B2F8F"/>
    <w:rsid w:val="009B3918"/>
    <w:rsid w:val="009B413B"/>
    <w:rsid w:val="009B60D2"/>
    <w:rsid w:val="009B6B12"/>
    <w:rsid w:val="009C01A1"/>
    <w:rsid w:val="009C06CC"/>
    <w:rsid w:val="009C1173"/>
    <w:rsid w:val="009C363C"/>
    <w:rsid w:val="009C44BB"/>
    <w:rsid w:val="009C4ECA"/>
    <w:rsid w:val="009C509F"/>
    <w:rsid w:val="009C565E"/>
    <w:rsid w:val="009C5BBE"/>
    <w:rsid w:val="009C6A31"/>
    <w:rsid w:val="009C71DB"/>
    <w:rsid w:val="009C7B9A"/>
    <w:rsid w:val="009D0991"/>
    <w:rsid w:val="009D09F5"/>
    <w:rsid w:val="009D0A7B"/>
    <w:rsid w:val="009D0D2E"/>
    <w:rsid w:val="009D13B9"/>
    <w:rsid w:val="009D14E3"/>
    <w:rsid w:val="009D29CE"/>
    <w:rsid w:val="009D3D36"/>
    <w:rsid w:val="009D4139"/>
    <w:rsid w:val="009D4344"/>
    <w:rsid w:val="009D4378"/>
    <w:rsid w:val="009D556A"/>
    <w:rsid w:val="009D5CCA"/>
    <w:rsid w:val="009D6C67"/>
    <w:rsid w:val="009D6F94"/>
    <w:rsid w:val="009D740F"/>
    <w:rsid w:val="009D7647"/>
    <w:rsid w:val="009E0084"/>
    <w:rsid w:val="009E1178"/>
    <w:rsid w:val="009E1208"/>
    <w:rsid w:val="009E2A17"/>
    <w:rsid w:val="009E2BA5"/>
    <w:rsid w:val="009E2FED"/>
    <w:rsid w:val="009E422F"/>
    <w:rsid w:val="009E474A"/>
    <w:rsid w:val="009E61B8"/>
    <w:rsid w:val="009E6533"/>
    <w:rsid w:val="009E7028"/>
    <w:rsid w:val="009E71F6"/>
    <w:rsid w:val="009E79D1"/>
    <w:rsid w:val="009E7AAE"/>
    <w:rsid w:val="009F02ED"/>
    <w:rsid w:val="009F0A5C"/>
    <w:rsid w:val="009F1224"/>
    <w:rsid w:val="009F1438"/>
    <w:rsid w:val="009F275A"/>
    <w:rsid w:val="009F4039"/>
    <w:rsid w:val="009F4418"/>
    <w:rsid w:val="009F5815"/>
    <w:rsid w:val="009F5AE9"/>
    <w:rsid w:val="009F6ECC"/>
    <w:rsid w:val="009F7311"/>
    <w:rsid w:val="009F7C49"/>
    <w:rsid w:val="00A01BA2"/>
    <w:rsid w:val="00A0383F"/>
    <w:rsid w:val="00A04CE2"/>
    <w:rsid w:val="00A04F2A"/>
    <w:rsid w:val="00A0709F"/>
    <w:rsid w:val="00A10F6A"/>
    <w:rsid w:val="00A111B4"/>
    <w:rsid w:val="00A113D5"/>
    <w:rsid w:val="00A13C0A"/>
    <w:rsid w:val="00A14961"/>
    <w:rsid w:val="00A15ED3"/>
    <w:rsid w:val="00A163D0"/>
    <w:rsid w:val="00A163ED"/>
    <w:rsid w:val="00A168AF"/>
    <w:rsid w:val="00A17519"/>
    <w:rsid w:val="00A20812"/>
    <w:rsid w:val="00A2143B"/>
    <w:rsid w:val="00A21973"/>
    <w:rsid w:val="00A232A9"/>
    <w:rsid w:val="00A247CD"/>
    <w:rsid w:val="00A24CC4"/>
    <w:rsid w:val="00A24EC7"/>
    <w:rsid w:val="00A300E8"/>
    <w:rsid w:val="00A30910"/>
    <w:rsid w:val="00A3091F"/>
    <w:rsid w:val="00A31002"/>
    <w:rsid w:val="00A312B0"/>
    <w:rsid w:val="00A31B35"/>
    <w:rsid w:val="00A31E20"/>
    <w:rsid w:val="00A32E7E"/>
    <w:rsid w:val="00A3313C"/>
    <w:rsid w:val="00A33897"/>
    <w:rsid w:val="00A339A6"/>
    <w:rsid w:val="00A3473C"/>
    <w:rsid w:val="00A34DBE"/>
    <w:rsid w:val="00A359F5"/>
    <w:rsid w:val="00A35A5E"/>
    <w:rsid w:val="00A35C22"/>
    <w:rsid w:val="00A35FD0"/>
    <w:rsid w:val="00A3724D"/>
    <w:rsid w:val="00A37658"/>
    <w:rsid w:val="00A3795C"/>
    <w:rsid w:val="00A4073A"/>
    <w:rsid w:val="00A407F1"/>
    <w:rsid w:val="00A41198"/>
    <w:rsid w:val="00A42F92"/>
    <w:rsid w:val="00A4306D"/>
    <w:rsid w:val="00A43547"/>
    <w:rsid w:val="00A44C82"/>
    <w:rsid w:val="00A4504B"/>
    <w:rsid w:val="00A455F2"/>
    <w:rsid w:val="00A45EA3"/>
    <w:rsid w:val="00A467FD"/>
    <w:rsid w:val="00A46C4A"/>
    <w:rsid w:val="00A470DF"/>
    <w:rsid w:val="00A47526"/>
    <w:rsid w:val="00A50801"/>
    <w:rsid w:val="00A50973"/>
    <w:rsid w:val="00A50D3D"/>
    <w:rsid w:val="00A50D5A"/>
    <w:rsid w:val="00A511CD"/>
    <w:rsid w:val="00A51C65"/>
    <w:rsid w:val="00A5243F"/>
    <w:rsid w:val="00A53341"/>
    <w:rsid w:val="00A53835"/>
    <w:rsid w:val="00A54028"/>
    <w:rsid w:val="00A54386"/>
    <w:rsid w:val="00A5536B"/>
    <w:rsid w:val="00A5575D"/>
    <w:rsid w:val="00A55894"/>
    <w:rsid w:val="00A55EAE"/>
    <w:rsid w:val="00A568DC"/>
    <w:rsid w:val="00A570C7"/>
    <w:rsid w:val="00A5727C"/>
    <w:rsid w:val="00A57C21"/>
    <w:rsid w:val="00A60788"/>
    <w:rsid w:val="00A61760"/>
    <w:rsid w:val="00A61C6E"/>
    <w:rsid w:val="00A624C9"/>
    <w:rsid w:val="00A6252B"/>
    <w:rsid w:val="00A6268C"/>
    <w:rsid w:val="00A63CB6"/>
    <w:rsid w:val="00A6460A"/>
    <w:rsid w:val="00A649C2"/>
    <w:rsid w:val="00A650AE"/>
    <w:rsid w:val="00A65AAC"/>
    <w:rsid w:val="00A66271"/>
    <w:rsid w:val="00A66ADE"/>
    <w:rsid w:val="00A671AA"/>
    <w:rsid w:val="00A67707"/>
    <w:rsid w:val="00A67DEB"/>
    <w:rsid w:val="00A70E0E"/>
    <w:rsid w:val="00A71547"/>
    <w:rsid w:val="00A71C1A"/>
    <w:rsid w:val="00A7233D"/>
    <w:rsid w:val="00A7429E"/>
    <w:rsid w:val="00A74838"/>
    <w:rsid w:val="00A74B3B"/>
    <w:rsid w:val="00A75508"/>
    <w:rsid w:val="00A75684"/>
    <w:rsid w:val="00A75F49"/>
    <w:rsid w:val="00A76025"/>
    <w:rsid w:val="00A76415"/>
    <w:rsid w:val="00A76E97"/>
    <w:rsid w:val="00A7735D"/>
    <w:rsid w:val="00A80294"/>
    <w:rsid w:val="00A80466"/>
    <w:rsid w:val="00A81898"/>
    <w:rsid w:val="00A82418"/>
    <w:rsid w:val="00A830C3"/>
    <w:rsid w:val="00A83100"/>
    <w:rsid w:val="00A83420"/>
    <w:rsid w:val="00A84AC0"/>
    <w:rsid w:val="00A87553"/>
    <w:rsid w:val="00A91ABC"/>
    <w:rsid w:val="00A9229E"/>
    <w:rsid w:val="00A9239C"/>
    <w:rsid w:val="00A92B68"/>
    <w:rsid w:val="00A92C36"/>
    <w:rsid w:val="00A932E1"/>
    <w:rsid w:val="00A93B2D"/>
    <w:rsid w:val="00A93F0A"/>
    <w:rsid w:val="00A9413B"/>
    <w:rsid w:val="00A9611A"/>
    <w:rsid w:val="00A961F5"/>
    <w:rsid w:val="00A9691B"/>
    <w:rsid w:val="00AA0FCA"/>
    <w:rsid w:val="00AA1849"/>
    <w:rsid w:val="00AA1BEB"/>
    <w:rsid w:val="00AA3120"/>
    <w:rsid w:val="00AA367C"/>
    <w:rsid w:val="00AA3A0A"/>
    <w:rsid w:val="00AA4544"/>
    <w:rsid w:val="00AA4A5E"/>
    <w:rsid w:val="00AA4BBE"/>
    <w:rsid w:val="00AA5014"/>
    <w:rsid w:val="00AA52BA"/>
    <w:rsid w:val="00AA5487"/>
    <w:rsid w:val="00AA7498"/>
    <w:rsid w:val="00AA788E"/>
    <w:rsid w:val="00AA7B9F"/>
    <w:rsid w:val="00AB03A3"/>
    <w:rsid w:val="00AB066E"/>
    <w:rsid w:val="00AB1C2F"/>
    <w:rsid w:val="00AB22F8"/>
    <w:rsid w:val="00AB3BCC"/>
    <w:rsid w:val="00AB4511"/>
    <w:rsid w:val="00AB4BF8"/>
    <w:rsid w:val="00AB4D32"/>
    <w:rsid w:val="00AC1BDC"/>
    <w:rsid w:val="00AC2268"/>
    <w:rsid w:val="00AC28DB"/>
    <w:rsid w:val="00AC347D"/>
    <w:rsid w:val="00AC397B"/>
    <w:rsid w:val="00AC3A8C"/>
    <w:rsid w:val="00AC3D69"/>
    <w:rsid w:val="00AC465A"/>
    <w:rsid w:val="00AC4B45"/>
    <w:rsid w:val="00AC55D6"/>
    <w:rsid w:val="00AC5913"/>
    <w:rsid w:val="00AC756D"/>
    <w:rsid w:val="00AD254F"/>
    <w:rsid w:val="00AD2F9A"/>
    <w:rsid w:val="00AD3593"/>
    <w:rsid w:val="00AD3906"/>
    <w:rsid w:val="00AD4088"/>
    <w:rsid w:val="00AD46CD"/>
    <w:rsid w:val="00AD51E2"/>
    <w:rsid w:val="00AD5E13"/>
    <w:rsid w:val="00AD62F5"/>
    <w:rsid w:val="00AD664B"/>
    <w:rsid w:val="00AD67CF"/>
    <w:rsid w:val="00AD6A02"/>
    <w:rsid w:val="00AD7168"/>
    <w:rsid w:val="00AD7992"/>
    <w:rsid w:val="00AE075A"/>
    <w:rsid w:val="00AE0989"/>
    <w:rsid w:val="00AE0C0A"/>
    <w:rsid w:val="00AE15B5"/>
    <w:rsid w:val="00AE215E"/>
    <w:rsid w:val="00AE2639"/>
    <w:rsid w:val="00AE27DD"/>
    <w:rsid w:val="00AE2E1D"/>
    <w:rsid w:val="00AE30E7"/>
    <w:rsid w:val="00AE312A"/>
    <w:rsid w:val="00AE3F37"/>
    <w:rsid w:val="00AE4874"/>
    <w:rsid w:val="00AE4A56"/>
    <w:rsid w:val="00AE5D56"/>
    <w:rsid w:val="00AE61C2"/>
    <w:rsid w:val="00AE7920"/>
    <w:rsid w:val="00AF1A20"/>
    <w:rsid w:val="00AF243D"/>
    <w:rsid w:val="00AF2940"/>
    <w:rsid w:val="00AF2FCE"/>
    <w:rsid w:val="00AF3A85"/>
    <w:rsid w:val="00AF5141"/>
    <w:rsid w:val="00AF51A8"/>
    <w:rsid w:val="00AF54A3"/>
    <w:rsid w:val="00AF57C8"/>
    <w:rsid w:val="00AF6372"/>
    <w:rsid w:val="00AF65B2"/>
    <w:rsid w:val="00AF6986"/>
    <w:rsid w:val="00B0035C"/>
    <w:rsid w:val="00B00871"/>
    <w:rsid w:val="00B01074"/>
    <w:rsid w:val="00B0172B"/>
    <w:rsid w:val="00B0173A"/>
    <w:rsid w:val="00B01C52"/>
    <w:rsid w:val="00B02E02"/>
    <w:rsid w:val="00B03098"/>
    <w:rsid w:val="00B04E30"/>
    <w:rsid w:val="00B04EE2"/>
    <w:rsid w:val="00B04EF7"/>
    <w:rsid w:val="00B057EA"/>
    <w:rsid w:val="00B06409"/>
    <w:rsid w:val="00B0756D"/>
    <w:rsid w:val="00B115C6"/>
    <w:rsid w:val="00B11CBD"/>
    <w:rsid w:val="00B1238E"/>
    <w:rsid w:val="00B12D55"/>
    <w:rsid w:val="00B139DD"/>
    <w:rsid w:val="00B13EA4"/>
    <w:rsid w:val="00B147E5"/>
    <w:rsid w:val="00B149C2"/>
    <w:rsid w:val="00B14E9D"/>
    <w:rsid w:val="00B16298"/>
    <w:rsid w:val="00B1722B"/>
    <w:rsid w:val="00B177B8"/>
    <w:rsid w:val="00B17D5F"/>
    <w:rsid w:val="00B2168B"/>
    <w:rsid w:val="00B2194E"/>
    <w:rsid w:val="00B225D5"/>
    <w:rsid w:val="00B2274D"/>
    <w:rsid w:val="00B2371F"/>
    <w:rsid w:val="00B23B3C"/>
    <w:rsid w:val="00B26983"/>
    <w:rsid w:val="00B273AE"/>
    <w:rsid w:val="00B27D04"/>
    <w:rsid w:val="00B27DFE"/>
    <w:rsid w:val="00B30EEE"/>
    <w:rsid w:val="00B31452"/>
    <w:rsid w:val="00B31521"/>
    <w:rsid w:val="00B32E6F"/>
    <w:rsid w:val="00B3304F"/>
    <w:rsid w:val="00B335D1"/>
    <w:rsid w:val="00B33BFB"/>
    <w:rsid w:val="00B360FE"/>
    <w:rsid w:val="00B36AE9"/>
    <w:rsid w:val="00B3793B"/>
    <w:rsid w:val="00B40441"/>
    <w:rsid w:val="00B40629"/>
    <w:rsid w:val="00B40BEA"/>
    <w:rsid w:val="00B42D9C"/>
    <w:rsid w:val="00B431F1"/>
    <w:rsid w:val="00B433BC"/>
    <w:rsid w:val="00B43636"/>
    <w:rsid w:val="00B443FD"/>
    <w:rsid w:val="00B44E9A"/>
    <w:rsid w:val="00B451B1"/>
    <w:rsid w:val="00B45587"/>
    <w:rsid w:val="00B47BFC"/>
    <w:rsid w:val="00B50089"/>
    <w:rsid w:val="00B50325"/>
    <w:rsid w:val="00B516EF"/>
    <w:rsid w:val="00B52519"/>
    <w:rsid w:val="00B539D3"/>
    <w:rsid w:val="00B53F07"/>
    <w:rsid w:val="00B54B75"/>
    <w:rsid w:val="00B54F7B"/>
    <w:rsid w:val="00B55746"/>
    <w:rsid w:val="00B5578D"/>
    <w:rsid w:val="00B56179"/>
    <w:rsid w:val="00B56D85"/>
    <w:rsid w:val="00B57033"/>
    <w:rsid w:val="00B60797"/>
    <w:rsid w:val="00B617D9"/>
    <w:rsid w:val="00B61987"/>
    <w:rsid w:val="00B62A1E"/>
    <w:rsid w:val="00B6337B"/>
    <w:rsid w:val="00B63FB8"/>
    <w:rsid w:val="00B6460E"/>
    <w:rsid w:val="00B65B67"/>
    <w:rsid w:val="00B664BD"/>
    <w:rsid w:val="00B66C56"/>
    <w:rsid w:val="00B671C3"/>
    <w:rsid w:val="00B67833"/>
    <w:rsid w:val="00B67AE5"/>
    <w:rsid w:val="00B67C94"/>
    <w:rsid w:val="00B703A5"/>
    <w:rsid w:val="00B709B8"/>
    <w:rsid w:val="00B70DBF"/>
    <w:rsid w:val="00B7130E"/>
    <w:rsid w:val="00B71C89"/>
    <w:rsid w:val="00B722AF"/>
    <w:rsid w:val="00B722E1"/>
    <w:rsid w:val="00B72CB1"/>
    <w:rsid w:val="00B73615"/>
    <w:rsid w:val="00B73F13"/>
    <w:rsid w:val="00B73FAA"/>
    <w:rsid w:val="00B744E8"/>
    <w:rsid w:val="00B7579D"/>
    <w:rsid w:val="00B764A3"/>
    <w:rsid w:val="00B775E2"/>
    <w:rsid w:val="00B8140B"/>
    <w:rsid w:val="00B815CD"/>
    <w:rsid w:val="00B81D98"/>
    <w:rsid w:val="00B828F6"/>
    <w:rsid w:val="00B8308C"/>
    <w:rsid w:val="00B83DAE"/>
    <w:rsid w:val="00B83E1F"/>
    <w:rsid w:val="00B83EFF"/>
    <w:rsid w:val="00B84BE7"/>
    <w:rsid w:val="00B85E1A"/>
    <w:rsid w:val="00B86FCB"/>
    <w:rsid w:val="00B870D7"/>
    <w:rsid w:val="00B90AAC"/>
    <w:rsid w:val="00B91BB0"/>
    <w:rsid w:val="00B9207A"/>
    <w:rsid w:val="00B9315A"/>
    <w:rsid w:val="00B933A1"/>
    <w:rsid w:val="00B961AA"/>
    <w:rsid w:val="00B96626"/>
    <w:rsid w:val="00B9677B"/>
    <w:rsid w:val="00B96B77"/>
    <w:rsid w:val="00B9730F"/>
    <w:rsid w:val="00B978E9"/>
    <w:rsid w:val="00BA1680"/>
    <w:rsid w:val="00BA1D57"/>
    <w:rsid w:val="00BA21C9"/>
    <w:rsid w:val="00BA2512"/>
    <w:rsid w:val="00BA2903"/>
    <w:rsid w:val="00BA2DDF"/>
    <w:rsid w:val="00BA2DFE"/>
    <w:rsid w:val="00BA3A8D"/>
    <w:rsid w:val="00BA3D2F"/>
    <w:rsid w:val="00BA5124"/>
    <w:rsid w:val="00BA5C1A"/>
    <w:rsid w:val="00BB04B8"/>
    <w:rsid w:val="00BB3489"/>
    <w:rsid w:val="00BB370F"/>
    <w:rsid w:val="00BB4A98"/>
    <w:rsid w:val="00BB4C0B"/>
    <w:rsid w:val="00BB4D71"/>
    <w:rsid w:val="00BB77D4"/>
    <w:rsid w:val="00BC02A3"/>
    <w:rsid w:val="00BC0301"/>
    <w:rsid w:val="00BC03D4"/>
    <w:rsid w:val="00BC1055"/>
    <w:rsid w:val="00BC1E1D"/>
    <w:rsid w:val="00BC26EF"/>
    <w:rsid w:val="00BC31CD"/>
    <w:rsid w:val="00BC3954"/>
    <w:rsid w:val="00BC39DB"/>
    <w:rsid w:val="00BC4C49"/>
    <w:rsid w:val="00BC53B9"/>
    <w:rsid w:val="00BC5984"/>
    <w:rsid w:val="00BC6BC4"/>
    <w:rsid w:val="00BC75BD"/>
    <w:rsid w:val="00BC75C9"/>
    <w:rsid w:val="00BC7F53"/>
    <w:rsid w:val="00BD1185"/>
    <w:rsid w:val="00BD1218"/>
    <w:rsid w:val="00BD1533"/>
    <w:rsid w:val="00BD1586"/>
    <w:rsid w:val="00BD1789"/>
    <w:rsid w:val="00BD19E1"/>
    <w:rsid w:val="00BD2926"/>
    <w:rsid w:val="00BD2998"/>
    <w:rsid w:val="00BD2DEA"/>
    <w:rsid w:val="00BD3A35"/>
    <w:rsid w:val="00BD4413"/>
    <w:rsid w:val="00BD4D05"/>
    <w:rsid w:val="00BD4FDE"/>
    <w:rsid w:val="00BD696D"/>
    <w:rsid w:val="00BE041C"/>
    <w:rsid w:val="00BE0680"/>
    <w:rsid w:val="00BE0D98"/>
    <w:rsid w:val="00BE3D5C"/>
    <w:rsid w:val="00BE3F50"/>
    <w:rsid w:val="00BE439B"/>
    <w:rsid w:val="00BE52EA"/>
    <w:rsid w:val="00BE5B77"/>
    <w:rsid w:val="00BE6E67"/>
    <w:rsid w:val="00BE73D4"/>
    <w:rsid w:val="00BE774F"/>
    <w:rsid w:val="00BE7B05"/>
    <w:rsid w:val="00BE7CE7"/>
    <w:rsid w:val="00BF0786"/>
    <w:rsid w:val="00BF136F"/>
    <w:rsid w:val="00BF245E"/>
    <w:rsid w:val="00BF2887"/>
    <w:rsid w:val="00BF2D8A"/>
    <w:rsid w:val="00BF312E"/>
    <w:rsid w:val="00BF35CE"/>
    <w:rsid w:val="00BF38D7"/>
    <w:rsid w:val="00BF3BB2"/>
    <w:rsid w:val="00BF522B"/>
    <w:rsid w:val="00BF5A01"/>
    <w:rsid w:val="00BF5A72"/>
    <w:rsid w:val="00BF5CB4"/>
    <w:rsid w:val="00BF5D7D"/>
    <w:rsid w:val="00BF62BD"/>
    <w:rsid w:val="00BF63CB"/>
    <w:rsid w:val="00BF67A0"/>
    <w:rsid w:val="00BF6D55"/>
    <w:rsid w:val="00BF6E23"/>
    <w:rsid w:val="00BF6F47"/>
    <w:rsid w:val="00BF7AA3"/>
    <w:rsid w:val="00C00914"/>
    <w:rsid w:val="00C00F7F"/>
    <w:rsid w:val="00C021BF"/>
    <w:rsid w:val="00C02DB2"/>
    <w:rsid w:val="00C04029"/>
    <w:rsid w:val="00C0510A"/>
    <w:rsid w:val="00C052C5"/>
    <w:rsid w:val="00C05674"/>
    <w:rsid w:val="00C0573A"/>
    <w:rsid w:val="00C06F8A"/>
    <w:rsid w:val="00C10819"/>
    <w:rsid w:val="00C1083B"/>
    <w:rsid w:val="00C11C8A"/>
    <w:rsid w:val="00C127BD"/>
    <w:rsid w:val="00C12FF5"/>
    <w:rsid w:val="00C13DDC"/>
    <w:rsid w:val="00C13E8D"/>
    <w:rsid w:val="00C15963"/>
    <w:rsid w:val="00C15F71"/>
    <w:rsid w:val="00C172A3"/>
    <w:rsid w:val="00C172C9"/>
    <w:rsid w:val="00C1795F"/>
    <w:rsid w:val="00C20C55"/>
    <w:rsid w:val="00C20ED5"/>
    <w:rsid w:val="00C2131A"/>
    <w:rsid w:val="00C2131D"/>
    <w:rsid w:val="00C21736"/>
    <w:rsid w:val="00C21E2A"/>
    <w:rsid w:val="00C23730"/>
    <w:rsid w:val="00C240A0"/>
    <w:rsid w:val="00C251FC"/>
    <w:rsid w:val="00C25CFE"/>
    <w:rsid w:val="00C25F8B"/>
    <w:rsid w:val="00C26AF2"/>
    <w:rsid w:val="00C27718"/>
    <w:rsid w:val="00C30352"/>
    <w:rsid w:val="00C3047C"/>
    <w:rsid w:val="00C31438"/>
    <w:rsid w:val="00C318E7"/>
    <w:rsid w:val="00C32C0E"/>
    <w:rsid w:val="00C32D26"/>
    <w:rsid w:val="00C33D2A"/>
    <w:rsid w:val="00C34032"/>
    <w:rsid w:val="00C34E91"/>
    <w:rsid w:val="00C35718"/>
    <w:rsid w:val="00C35950"/>
    <w:rsid w:val="00C3606B"/>
    <w:rsid w:val="00C36342"/>
    <w:rsid w:val="00C36FE8"/>
    <w:rsid w:val="00C371F0"/>
    <w:rsid w:val="00C37668"/>
    <w:rsid w:val="00C37EB3"/>
    <w:rsid w:val="00C40199"/>
    <w:rsid w:val="00C404DF"/>
    <w:rsid w:val="00C4076A"/>
    <w:rsid w:val="00C40C27"/>
    <w:rsid w:val="00C40E3B"/>
    <w:rsid w:val="00C41636"/>
    <w:rsid w:val="00C422F7"/>
    <w:rsid w:val="00C42860"/>
    <w:rsid w:val="00C42912"/>
    <w:rsid w:val="00C448BB"/>
    <w:rsid w:val="00C44918"/>
    <w:rsid w:val="00C44FCA"/>
    <w:rsid w:val="00C4508B"/>
    <w:rsid w:val="00C45ACE"/>
    <w:rsid w:val="00C45C21"/>
    <w:rsid w:val="00C460DA"/>
    <w:rsid w:val="00C47B65"/>
    <w:rsid w:val="00C50371"/>
    <w:rsid w:val="00C5090E"/>
    <w:rsid w:val="00C51D4A"/>
    <w:rsid w:val="00C522B4"/>
    <w:rsid w:val="00C5386D"/>
    <w:rsid w:val="00C53C85"/>
    <w:rsid w:val="00C53D48"/>
    <w:rsid w:val="00C5468B"/>
    <w:rsid w:val="00C547E8"/>
    <w:rsid w:val="00C549FA"/>
    <w:rsid w:val="00C5550F"/>
    <w:rsid w:val="00C55E22"/>
    <w:rsid w:val="00C561C3"/>
    <w:rsid w:val="00C567FA"/>
    <w:rsid w:val="00C5772B"/>
    <w:rsid w:val="00C60713"/>
    <w:rsid w:val="00C60AF5"/>
    <w:rsid w:val="00C60BE6"/>
    <w:rsid w:val="00C62018"/>
    <w:rsid w:val="00C6243F"/>
    <w:rsid w:val="00C632B6"/>
    <w:rsid w:val="00C63869"/>
    <w:rsid w:val="00C63AC8"/>
    <w:rsid w:val="00C640D2"/>
    <w:rsid w:val="00C641EB"/>
    <w:rsid w:val="00C642C7"/>
    <w:rsid w:val="00C6501B"/>
    <w:rsid w:val="00C653F7"/>
    <w:rsid w:val="00C65F1A"/>
    <w:rsid w:val="00C6611D"/>
    <w:rsid w:val="00C66DB1"/>
    <w:rsid w:val="00C71015"/>
    <w:rsid w:val="00C711E8"/>
    <w:rsid w:val="00C71680"/>
    <w:rsid w:val="00C72546"/>
    <w:rsid w:val="00C72716"/>
    <w:rsid w:val="00C7298D"/>
    <w:rsid w:val="00C735A2"/>
    <w:rsid w:val="00C739A2"/>
    <w:rsid w:val="00C74E6F"/>
    <w:rsid w:val="00C74EC6"/>
    <w:rsid w:val="00C75250"/>
    <w:rsid w:val="00C75915"/>
    <w:rsid w:val="00C7641C"/>
    <w:rsid w:val="00C8022D"/>
    <w:rsid w:val="00C80456"/>
    <w:rsid w:val="00C80CB4"/>
    <w:rsid w:val="00C80CED"/>
    <w:rsid w:val="00C80E05"/>
    <w:rsid w:val="00C824CD"/>
    <w:rsid w:val="00C82EA3"/>
    <w:rsid w:val="00C83171"/>
    <w:rsid w:val="00C840AF"/>
    <w:rsid w:val="00C85350"/>
    <w:rsid w:val="00C856D2"/>
    <w:rsid w:val="00C857D4"/>
    <w:rsid w:val="00C85F66"/>
    <w:rsid w:val="00C85F76"/>
    <w:rsid w:val="00C860C8"/>
    <w:rsid w:val="00C8642F"/>
    <w:rsid w:val="00C86568"/>
    <w:rsid w:val="00C867D5"/>
    <w:rsid w:val="00C86F26"/>
    <w:rsid w:val="00C87B9D"/>
    <w:rsid w:val="00C908E8"/>
    <w:rsid w:val="00C911E3"/>
    <w:rsid w:val="00C916A5"/>
    <w:rsid w:val="00C9211C"/>
    <w:rsid w:val="00C92231"/>
    <w:rsid w:val="00C92F17"/>
    <w:rsid w:val="00C9336D"/>
    <w:rsid w:val="00C93549"/>
    <w:rsid w:val="00C93655"/>
    <w:rsid w:val="00C93B44"/>
    <w:rsid w:val="00C943B4"/>
    <w:rsid w:val="00C94900"/>
    <w:rsid w:val="00C94A49"/>
    <w:rsid w:val="00C94E8F"/>
    <w:rsid w:val="00C9518B"/>
    <w:rsid w:val="00C954E6"/>
    <w:rsid w:val="00C9595E"/>
    <w:rsid w:val="00C96599"/>
    <w:rsid w:val="00C96D41"/>
    <w:rsid w:val="00C96DBE"/>
    <w:rsid w:val="00C96EF2"/>
    <w:rsid w:val="00C97318"/>
    <w:rsid w:val="00CA03B8"/>
    <w:rsid w:val="00CA0A23"/>
    <w:rsid w:val="00CA0A86"/>
    <w:rsid w:val="00CA0CF9"/>
    <w:rsid w:val="00CA0EDB"/>
    <w:rsid w:val="00CA1840"/>
    <w:rsid w:val="00CA304C"/>
    <w:rsid w:val="00CA36D3"/>
    <w:rsid w:val="00CA36F6"/>
    <w:rsid w:val="00CA4A00"/>
    <w:rsid w:val="00CA4BAB"/>
    <w:rsid w:val="00CA4DEE"/>
    <w:rsid w:val="00CA4E6E"/>
    <w:rsid w:val="00CA5612"/>
    <w:rsid w:val="00CA5807"/>
    <w:rsid w:val="00CA58CE"/>
    <w:rsid w:val="00CA59DB"/>
    <w:rsid w:val="00CA60DB"/>
    <w:rsid w:val="00CB072B"/>
    <w:rsid w:val="00CB0768"/>
    <w:rsid w:val="00CB0905"/>
    <w:rsid w:val="00CB1613"/>
    <w:rsid w:val="00CB29B0"/>
    <w:rsid w:val="00CB2BD8"/>
    <w:rsid w:val="00CB2DFC"/>
    <w:rsid w:val="00CB3F60"/>
    <w:rsid w:val="00CB4135"/>
    <w:rsid w:val="00CB44F9"/>
    <w:rsid w:val="00CB4AA3"/>
    <w:rsid w:val="00CB5321"/>
    <w:rsid w:val="00CB533A"/>
    <w:rsid w:val="00CB57CA"/>
    <w:rsid w:val="00CB5B7A"/>
    <w:rsid w:val="00CB612A"/>
    <w:rsid w:val="00CB6EE2"/>
    <w:rsid w:val="00CB7AB1"/>
    <w:rsid w:val="00CC03F4"/>
    <w:rsid w:val="00CC072E"/>
    <w:rsid w:val="00CC19AD"/>
    <w:rsid w:val="00CC2A90"/>
    <w:rsid w:val="00CC3F12"/>
    <w:rsid w:val="00CC4399"/>
    <w:rsid w:val="00CC4D29"/>
    <w:rsid w:val="00CC54C5"/>
    <w:rsid w:val="00CC554D"/>
    <w:rsid w:val="00CC7B83"/>
    <w:rsid w:val="00CC7D12"/>
    <w:rsid w:val="00CC7E06"/>
    <w:rsid w:val="00CD0423"/>
    <w:rsid w:val="00CD114F"/>
    <w:rsid w:val="00CD23E3"/>
    <w:rsid w:val="00CD25DA"/>
    <w:rsid w:val="00CD2BAD"/>
    <w:rsid w:val="00CD33DE"/>
    <w:rsid w:val="00CD341E"/>
    <w:rsid w:val="00CD3528"/>
    <w:rsid w:val="00CD3771"/>
    <w:rsid w:val="00CD3D81"/>
    <w:rsid w:val="00CD4FAB"/>
    <w:rsid w:val="00CD505A"/>
    <w:rsid w:val="00CD51C2"/>
    <w:rsid w:val="00CD64E5"/>
    <w:rsid w:val="00CD6BB7"/>
    <w:rsid w:val="00CD6D89"/>
    <w:rsid w:val="00CD70C0"/>
    <w:rsid w:val="00CD7D44"/>
    <w:rsid w:val="00CE03E2"/>
    <w:rsid w:val="00CE12EA"/>
    <w:rsid w:val="00CE3236"/>
    <w:rsid w:val="00CE32AD"/>
    <w:rsid w:val="00CE4124"/>
    <w:rsid w:val="00CE6559"/>
    <w:rsid w:val="00CE6D03"/>
    <w:rsid w:val="00CE7CA0"/>
    <w:rsid w:val="00CF00B7"/>
    <w:rsid w:val="00CF05F1"/>
    <w:rsid w:val="00CF08D1"/>
    <w:rsid w:val="00CF157E"/>
    <w:rsid w:val="00CF1A4D"/>
    <w:rsid w:val="00CF1C0E"/>
    <w:rsid w:val="00CF3519"/>
    <w:rsid w:val="00CF3678"/>
    <w:rsid w:val="00CF3858"/>
    <w:rsid w:val="00CF406E"/>
    <w:rsid w:val="00CF49D1"/>
    <w:rsid w:val="00CF4B23"/>
    <w:rsid w:val="00CF5DCC"/>
    <w:rsid w:val="00CF6F36"/>
    <w:rsid w:val="00CF77EC"/>
    <w:rsid w:val="00CF79E8"/>
    <w:rsid w:val="00D00393"/>
    <w:rsid w:val="00D00E6D"/>
    <w:rsid w:val="00D010D6"/>
    <w:rsid w:val="00D01841"/>
    <w:rsid w:val="00D01872"/>
    <w:rsid w:val="00D02428"/>
    <w:rsid w:val="00D0328D"/>
    <w:rsid w:val="00D040E6"/>
    <w:rsid w:val="00D05D5B"/>
    <w:rsid w:val="00D06690"/>
    <w:rsid w:val="00D067E7"/>
    <w:rsid w:val="00D06B0F"/>
    <w:rsid w:val="00D07361"/>
    <w:rsid w:val="00D07B65"/>
    <w:rsid w:val="00D07F72"/>
    <w:rsid w:val="00D10387"/>
    <w:rsid w:val="00D10442"/>
    <w:rsid w:val="00D10FF2"/>
    <w:rsid w:val="00D12150"/>
    <w:rsid w:val="00D1236C"/>
    <w:rsid w:val="00D123ED"/>
    <w:rsid w:val="00D12B1E"/>
    <w:rsid w:val="00D12B21"/>
    <w:rsid w:val="00D12D54"/>
    <w:rsid w:val="00D12E2F"/>
    <w:rsid w:val="00D14133"/>
    <w:rsid w:val="00D14570"/>
    <w:rsid w:val="00D15048"/>
    <w:rsid w:val="00D152B4"/>
    <w:rsid w:val="00D168CB"/>
    <w:rsid w:val="00D176C4"/>
    <w:rsid w:val="00D215ED"/>
    <w:rsid w:val="00D22859"/>
    <w:rsid w:val="00D2290B"/>
    <w:rsid w:val="00D234A6"/>
    <w:rsid w:val="00D24969"/>
    <w:rsid w:val="00D24CB0"/>
    <w:rsid w:val="00D250B6"/>
    <w:rsid w:val="00D254B4"/>
    <w:rsid w:val="00D25639"/>
    <w:rsid w:val="00D2570F"/>
    <w:rsid w:val="00D263D4"/>
    <w:rsid w:val="00D26C95"/>
    <w:rsid w:val="00D27A5F"/>
    <w:rsid w:val="00D27CCD"/>
    <w:rsid w:val="00D30E08"/>
    <w:rsid w:val="00D31A5A"/>
    <w:rsid w:val="00D33490"/>
    <w:rsid w:val="00D33702"/>
    <w:rsid w:val="00D338FD"/>
    <w:rsid w:val="00D33961"/>
    <w:rsid w:val="00D3420C"/>
    <w:rsid w:val="00D3490B"/>
    <w:rsid w:val="00D349BC"/>
    <w:rsid w:val="00D34F5C"/>
    <w:rsid w:val="00D35A2F"/>
    <w:rsid w:val="00D35C67"/>
    <w:rsid w:val="00D35C93"/>
    <w:rsid w:val="00D36A1C"/>
    <w:rsid w:val="00D4051C"/>
    <w:rsid w:val="00D40AF3"/>
    <w:rsid w:val="00D41225"/>
    <w:rsid w:val="00D41AA6"/>
    <w:rsid w:val="00D43E26"/>
    <w:rsid w:val="00D443E9"/>
    <w:rsid w:val="00D45FA5"/>
    <w:rsid w:val="00D5015C"/>
    <w:rsid w:val="00D50456"/>
    <w:rsid w:val="00D508A6"/>
    <w:rsid w:val="00D512F9"/>
    <w:rsid w:val="00D51441"/>
    <w:rsid w:val="00D51918"/>
    <w:rsid w:val="00D52E57"/>
    <w:rsid w:val="00D53DD9"/>
    <w:rsid w:val="00D5408B"/>
    <w:rsid w:val="00D556B1"/>
    <w:rsid w:val="00D55BB7"/>
    <w:rsid w:val="00D56391"/>
    <w:rsid w:val="00D563C1"/>
    <w:rsid w:val="00D56849"/>
    <w:rsid w:val="00D56CC0"/>
    <w:rsid w:val="00D57574"/>
    <w:rsid w:val="00D60C98"/>
    <w:rsid w:val="00D61DB3"/>
    <w:rsid w:val="00D62701"/>
    <w:rsid w:val="00D64345"/>
    <w:rsid w:val="00D64C20"/>
    <w:rsid w:val="00D653BE"/>
    <w:rsid w:val="00D66741"/>
    <w:rsid w:val="00D66A86"/>
    <w:rsid w:val="00D66BAA"/>
    <w:rsid w:val="00D67F79"/>
    <w:rsid w:val="00D70899"/>
    <w:rsid w:val="00D70DDD"/>
    <w:rsid w:val="00D7207B"/>
    <w:rsid w:val="00D72722"/>
    <w:rsid w:val="00D72F24"/>
    <w:rsid w:val="00D73D3D"/>
    <w:rsid w:val="00D75972"/>
    <w:rsid w:val="00D76661"/>
    <w:rsid w:val="00D77553"/>
    <w:rsid w:val="00D77BE5"/>
    <w:rsid w:val="00D77C12"/>
    <w:rsid w:val="00D80417"/>
    <w:rsid w:val="00D8088C"/>
    <w:rsid w:val="00D8168C"/>
    <w:rsid w:val="00D81A58"/>
    <w:rsid w:val="00D8219D"/>
    <w:rsid w:val="00D8289C"/>
    <w:rsid w:val="00D82F1F"/>
    <w:rsid w:val="00D8392C"/>
    <w:rsid w:val="00D8496D"/>
    <w:rsid w:val="00D84D3A"/>
    <w:rsid w:val="00D86A65"/>
    <w:rsid w:val="00D87146"/>
    <w:rsid w:val="00D906F7"/>
    <w:rsid w:val="00D9135F"/>
    <w:rsid w:val="00D918A3"/>
    <w:rsid w:val="00D9193A"/>
    <w:rsid w:val="00D93978"/>
    <w:rsid w:val="00D93FAB"/>
    <w:rsid w:val="00D94D63"/>
    <w:rsid w:val="00D951CE"/>
    <w:rsid w:val="00D9556D"/>
    <w:rsid w:val="00D95C2F"/>
    <w:rsid w:val="00D95FC8"/>
    <w:rsid w:val="00D964B2"/>
    <w:rsid w:val="00D96CF6"/>
    <w:rsid w:val="00D978D8"/>
    <w:rsid w:val="00D97D33"/>
    <w:rsid w:val="00DA0026"/>
    <w:rsid w:val="00DA050F"/>
    <w:rsid w:val="00DA0744"/>
    <w:rsid w:val="00DA0A71"/>
    <w:rsid w:val="00DA0F91"/>
    <w:rsid w:val="00DA111D"/>
    <w:rsid w:val="00DA1319"/>
    <w:rsid w:val="00DA1856"/>
    <w:rsid w:val="00DA18F9"/>
    <w:rsid w:val="00DA26F2"/>
    <w:rsid w:val="00DA29A3"/>
    <w:rsid w:val="00DA2C7E"/>
    <w:rsid w:val="00DA2E4D"/>
    <w:rsid w:val="00DA332B"/>
    <w:rsid w:val="00DA333E"/>
    <w:rsid w:val="00DA3FED"/>
    <w:rsid w:val="00DA422B"/>
    <w:rsid w:val="00DA461B"/>
    <w:rsid w:val="00DA5966"/>
    <w:rsid w:val="00DA72DD"/>
    <w:rsid w:val="00DB098D"/>
    <w:rsid w:val="00DB16E8"/>
    <w:rsid w:val="00DB2B10"/>
    <w:rsid w:val="00DB2ECF"/>
    <w:rsid w:val="00DB3022"/>
    <w:rsid w:val="00DB39CF"/>
    <w:rsid w:val="00DB3DD3"/>
    <w:rsid w:val="00DB46DD"/>
    <w:rsid w:val="00DB4BE7"/>
    <w:rsid w:val="00DB539C"/>
    <w:rsid w:val="00DB7F90"/>
    <w:rsid w:val="00DC1956"/>
    <w:rsid w:val="00DC2201"/>
    <w:rsid w:val="00DC2A7F"/>
    <w:rsid w:val="00DC2D06"/>
    <w:rsid w:val="00DC3800"/>
    <w:rsid w:val="00DC3BAF"/>
    <w:rsid w:val="00DC47E0"/>
    <w:rsid w:val="00DC480A"/>
    <w:rsid w:val="00DC48CC"/>
    <w:rsid w:val="00DC4A75"/>
    <w:rsid w:val="00DC5814"/>
    <w:rsid w:val="00DC5873"/>
    <w:rsid w:val="00DC61AC"/>
    <w:rsid w:val="00DC6915"/>
    <w:rsid w:val="00DC6B3D"/>
    <w:rsid w:val="00DC6B81"/>
    <w:rsid w:val="00DC7021"/>
    <w:rsid w:val="00DC76F6"/>
    <w:rsid w:val="00DC7C2B"/>
    <w:rsid w:val="00DD0A69"/>
    <w:rsid w:val="00DD16B1"/>
    <w:rsid w:val="00DD1C9D"/>
    <w:rsid w:val="00DD1EC6"/>
    <w:rsid w:val="00DD23F7"/>
    <w:rsid w:val="00DD3890"/>
    <w:rsid w:val="00DD3F98"/>
    <w:rsid w:val="00DD4BCA"/>
    <w:rsid w:val="00DD53A4"/>
    <w:rsid w:val="00DD5B22"/>
    <w:rsid w:val="00DD5BF2"/>
    <w:rsid w:val="00DD60F8"/>
    <w:rsid w:val="00DD6BC2"/>
    <w:rsid w:val="00DD7583"/>
    <w:rsid w:val="00DE0E55"/>
    <w:rsid w:val="00DE1083"/>
    <w:rsid w:val="00DE2FCD"/>
    <w:rsid w:val="00DE3065"/>
    <w:rsid w:val="00DE3203"/>
    <w:rsid w:val="00DE34FA"/>
    <w:rsid w:val="00DE3511"/>
    <w:rsid w:val="00DE3F07"/>
    <w:rsid w:val="00DE48AF"/>
    <w:rsid w:val="00DE5E17"/>
    <w:rsid w:val="00DE630D"/>
    <w:rsid w:val="00DE762D"/>
    <w:rsid w:val="00DE7E40"/>
    <w:rsid w:val="00DF1592"/>
    <w:rsid w:val="00DF1680"/>
    <w:rsid w:val="00DF21D3"/>
    <w:rsid w:val="00DF2C57"/>
    <w:rsid w:val="00DF4112"/>
    <w:rsid w:val="00DF43A3"/>
    <w:rsid w:val="00DF54E4"/>
    <w:rsid w:val="00DF6937"/>
    <w:rsid w:val="00DF6D9C"/>
    <w:rsid w:val="00DF767A"/>
    <w:rsid w:val="00DF7C0E"/>
    <w:rsid w:val="00E0001E"/>
    <w:rsid w:val="00E00309"/>
    <w:rsid w:val="00E0050F"/>
    <w:rsid w:val="00E03246"/>
    <w:rsid w:val="00E0367B"/>
    <w:rsid w:val="00E05C60"/>
    <w:rsid w:val="00E06946"/>
    <w:rsid w:val="00E06989"/>
    <w:rsid w:val="00E06D0E"/>
    <w:rsid w:val="00E06D16"/>
    <w:rsid w:val="00E06EEE"/>
    <w:rsid w:val="00E0761B"/>
    <w:rsid w:val="00E10478"/>
    <w:rsid w:val="00E11C25"/>
    <w:rsid w:val="00E124DC"/>
    <w:rsid w:val="00E12CF1"/>
    <w:rsid w:val="00E13197"/>
    <w:rsid w:val="00E1481E"/>
    <w:rsid w:val="00E15F0F"/>
    <w:rsid w:val="00E16670"/>
    <w:rsid w:val="00E16FA8"/>
    <w:rsid w:val="00E176CF"/>
    <w:rsid w:val="00E20925"/>
    <w:rsid w:val="00E21252"/>
    <w:rsid w:val="00E21756"/>
    <w:rsid w:val="00E21E36"/>
    <w:rsid w:val="00E2246F"/>
    <w:rsid w:val="00E22A21"/>
    <w:rsid w:val="00E254F6"/>
    <w:rsid w:val="00E256BA"/>
    <w:rsid w:val="00E261C6"/>
    <w:rsid w:val="00E26447"/>
    <w:rsid w:val="00E267E3"/>
    <w:rsid w:val="00E26F98"/>
    <w:rsid w:val="00E27549"/>
    <w:rsid w:val="00E30DCB"/>
    <w:rsid w:val="00E310C8"/>
    <w:rsid w:val="00E31430"/>
    <w:rsid w:val="00E31981"/>
    <w:rsid w:val="00E32584"/>
    <w:rsid w:val="00E32A80"/>
    <w:rsid w:val="00E33214"/>
    <w:rsid w:val="00E333DA"/>
    <w:rsid w:val="00E33893"/>
    <w:rsid w:val="00E33B26"/>
    <w:rsid w:val="00E351C4"/>
    <w:rsid w:val="00E3534B"/>
    <w:rsid w:val="00E3660A"/>
    <w:rsid w:val="00E36E14"/>
    <w:rsid w:val="00E37315"/>
    <w:rsid w:val="00E3747B"/>
    <w:rsid w:val="00E37540"/>
    <w:rsid w:val="00E375F4"/>
    <w:rsid w:val="00E37781"/>
    <w:rsid w:val="00E402AB"/>
    <w:rsid w:val="00E40360"/>
    <w:rsid w:val="00E40A58"/>
    <w:rsid w:val="00E41523"/>
    <w:rsid w:val="00E41682"/>
    <w:rsid w:val="00E417E7"/>
    <w:rsid w:val="00E4195C"/>
    <w:rsid w:val="00E43E28"/>
    <w:rsid w:val="00E44FD5"/>
    <w:rsid w:val="00E45123"/>
    <w:rsid w:val="00E451FA"/>
    <w:rsid w:val="00E45344"/>
    <w:rsid w:val="00E45593"/>
    <w:rsid w:val="00E4650D"/>
    <w:rsid w:val="00E4660F"/>
    <w:rsid w:val="00E47D49"/>
    <w:rsid w:val="00E47EE6"/>
    <w:rsid w:val="00E5069A"/>
    <w:rsid w:val="00E50CEB"/>
    <w:rsid w:val="00E51D1E"/>
    <w:rsid w:val="00E524BF"/>
    <w:rsid w:val="00E52A1B"/>
    <w:rsid w:val="00E52B2B"/>
    <w:rsid w:val="00E52FEC"/>
    <w:rsid w:val="00E5396D"/>
    <w:rsid w:val="00E543C8"/>
    <w:rsid w:val="00E54B4B"/>
    <w:rsid w:val="00E54CE2"/>
    <w:rsid w:val="00E55623"/>
    <w:rsid w:val="00E556F1"/>
    <w:rsid w:val="00E55C16"/>
    <w:rsid w:val="00E560BE"/>
    <w:rsid w:val="00E56245"/>
    <w:rsid w:val="00E56312"/>
    <w:rsid w:val="00E567AD"/>
    <w:rsid w:val="00E56EDE"/>
    <w:rsid w:val="00E5727C"/>
    <w:rsid w:val="00E61C9B"/>
    <w:rsid w:val="00E624AE"/>
    <w:rsid w:val="00E62946"/>
    <w:rsid w:val="00E62FCE"/>
    <w:rsid w:val="00E63573"/>
    <w:rsid w:val="00E63AAD"/>
    <w:rsid w:val="00E63FD8"/>
    <w:rsid w:val="00E64434"/>
    <w:rsid w:val="00E64965"/>
    <w:rsid w:val="00E65A4A"/>
    <w:rsid w:val="00E66810"/>
    <w:rsid w:val="00E67D67"/>
    <w:rsid w:val="00E67FEB"/>
    <w:rsid w:val="00E70277"/>
    <w:rsid w:val="00E70340"/>
    <w:rsid w:val="00E71101"/>
    <w:rsid w:val="00E7188A"/>
    <w:rsid w:val="00E71BA0"/>
    <w:rsid w:val="00E721FF"/>
    <w:rsid w:val="00E730A6"/>
    <w:rsid w:val="00E734A0"/>
    <w:rsid w:val="00E7447B"/>
    <w:rsid w:val="00E74B17"/>
    <w:rsid w:val="00E7566E"/>
    <w:rsid w:val="00E75BAC"/>
    <w:rsid w:val="00E760F8"/>
    <w:rsid w:val="00E76397"/>
    <w:rsid w:val="00E763E4"/>
    <w:rsid w:val="00E76697"/>
    <w:rsid w:val="00E77900"/>
    <w:rsid w:val="00E77EC7"/>
    <w:rsid w:val="00E808A1"/>
    <w:rsid w:val="00E81E15"/>
    <w:rsid w:val="00E828C1"/>
    <w:rsid w:val="00E8358F"/>
    <w:rsid w:val="00E839A7"/>
    <w:rsid w:val="00E84AC8"/>
    <w:rsid w:val="00E84DDE"/>
    <w:rsid w:val="00E86142"/>
    <w:rsid w:val="00E86796"/>
    <w:rsid w:val="00E869DB"/>
    <w:rsid w:val="00E870AB"/>
    <w:rsid w:val="00E8781F"/>
    <w:rsid w:val="00E878ED"/>
    <w:rsid w:val="00E87F1E"/>
    <w:rsid w:val="00E90AAA"/>
    <w:rsid w:val="00E91F18"/>
    <w:rsid w:val="00E925D0"/>
    <w:rsid w:val="00E92A80"/>
    <w:rsid w:val="00E93FC8"/>
    <w:rsid w:val="00E942C3"/>
    <w:rsid w:val="00E9583D"/>
    <w:rsid w:val="00E958AB"/>
    <w:rsid w:val="00E96800"/>
    <w:rsid w:val="00E96B18"/>
    <w:rsid w:val="00E96B7C"/>
    <w:rsid w:val="00E96D85"/>
    <w:rsid w:val="00E97052"/>
    <w:rsid w:val="00E97209"/>
    <w:rsid w:val="00EA03C4"/>
    <w:rsid w:val="00EA0CB0"/>
    <w:rsid w:val="00EA2AB4"/>
    <w:rsid w:val="00EA31AB"/>
    <w:rsid w:val="00EA3478"/>
    <w:rsid w:val="00EA38B9"/>
    <w:rsid w:val="00EA4C71"/>
    <w:rsid w:val="00EA50D4"/>
    <w:rsid w:val="00EA5475"/>
    <w:rsid w:val="00EA6E8F"/>
    <w:rsid w:val="00EB0CED"/>
    <w:rsid w:val="00EB0FF8"/>
    <w:rsid w:val="00EB1686"/>
    <w:rsid w:val="00EB182F"/>
    <w:rsid w:val="00EB1A94"/>
    <w:rsid w:val="00EB1BE7"/>
    <w:rsid w:val="00EB2498"/>
    <w:rsid w:val="00EB36BA"/>
    <w:rsid w:val="00EB445C"/>
    <w:rsid w:val="00EB692C"/>
    <w:rsid w:val="00EC11B9"/>
    <w:rsid w:val="00EC34DE"/>
    <w:rsid w:val="00EC38B6"/>
    <w:rsid w:val="00EC47B5"/>
    <w:rsid w:val="00EC4B4D"/>
    <w:rsid w:val="00EC574D"/>
    <w:rsid w:val="00EC5D1A"/>
    <w:rsid w:val="00EC6486"/>
    <w:rsid w:val="00EC74D5"/>
    <w:rsid w:val="00ED07FE"/>
    <w:rsid w:val="00ED1359"/>
    <w:rsid w:val="00ED155B"/>
    <w:rsid w:val="00ED1A7D"/>
    <w:rsid w:val="00ED1B5F"/>
    <w:rsid w:val="00ED1E4B"/>
    <w:rsid w:val="00ED24DB"/>
    <w:rsid w:val="00ED26DE"/>
    <w:rsid w:val="00ED358A"/>
    <w:rsid w:val="00ED374E"/>
    <w:rsid w:val="00ED3D7F"/>
    <w:rsid w:val="00ED3DAD"/>
    <w:rsid w:val="00ED496C"/>
    <w:rsid w:val="00ED4BA6"/>
    <w:rsid w:val="00ED51A1"/>
    <w:rsid w:val="00ED587E"/>
    <w:rsid w:val="00ED6DD1"/>
    <w:rsid w:val="00ED784E"/>
    <w:rsid w:val="00ED78E5"/>
    <w:rsid w:val="00EE0446"/>
    <w:rsid w:val="00EE0DE8"/>
    <w:rsid w:val="00EE2257"/>
    <w:rsid w:val="00EE333D"/>
    <w:rsid w:val="00EE40DA"/>
    <w:rsid w:val="00EE440C"/>
    <w:rsid w:val="00EE4A2C"/>
    <w:rsid w:val="00EE5321"/>
    <w:rsid w:val="00EE6D47"/>
    <w:rsid w:val="00EE6FC2"/>
    <w:rsid w:val="00EE739E"/>
    <w:rsid w:val="00EE73F7"/>
    <w:rsid w:val="00EE7858"/>
    <w:rsid w:val="00EF1FAE"/>
    <w:rsid w:val="00EF207A"/>
    <w:rsid w:val="00EF2388"/>
    <w:rsid w:val="00EF23E7"/>
    <w:rsid w:val="00EF457E"/>
    <w:rsid w:val="00EF4B53"/>
    <w:rsid w:val="00EF5DFD"/>
    <w:rsid w:val="00EF6730"/>
    <w:rsid w:val="00EF774C"/>
    <w:rsid w:val="00F005C5"/>
    <w:rsid w:val="00F00739"/>
    <w:rsid w:val="00F0075A"/>
    <w:rsid w:val="00F013E2"/>
    <w:rsid w:val="00F02606"/>
    <w:rsid w:val="00F0371A"/>
    <w:rsid w:val="00F03B49"/>
    <w:rsid w:val="00F0447B"/>
    <w:rsid w:val="00F0538C"/>
    <w:rsid w:val="00F0539B"/>
    <w:rsid w:val="00F06083"/>
    <w:rsid w:val="00F063DC"/>
    <w:rsid w:val="00F06424"/>
    <w:rsid w:val="00F06946"/>
    <w:rsid w:val="00F07334"/>
    <w:rsid w:val="00F073F6"/>
    <w:rsid w:val="00F07518"/>
    <w:rsid w:val="00F10078"/>
    <w:rsid w:val="00F106C7"/>
    <w:rsid w:val="00F10F44"/>
    <w:rsid w:val="00F11AE5"/>
    <w:rsid w:val="00F11EF1"/>
    <w:rsid w:val="00F12C8D"/>
    <w:rsid w:val="00F12EF0"/>
    <w:rsid w:val="00F13159"/>
    <w:rsid w:val="00F1341D"/>
    <w:rsid w:val="00F14366"/>
    <w:rsid w:val="00F150F6"/>
    <w:rsid w:val="00F155FD"/>
    <w:rsid w:val="00F15A24"/>
    <w:rsid w:val="00F15AA9"/>
    <w:rsid w:val="00F1608C"/>
    <w:rsid w:val="00F1694D"/>
    <w:rsid w:val="00F16B2A"/>
    <w:rsid w:val="00F17341"/>
    <w:rsid w:val="00F2039E"/>
    <w:rsid w:val="00F20656"/>
    <w:rsid w:val="00F2091B"/>
    <w:rsid w:val="00F20C7B"/>
    <w:rsid w:val="00F214D7"/>
    <w:rsid w:val="00F2195D"/>
    <w:rsid w:val="00F21AEC"/>
    <w:rsid w:val="00F221D1"/>
    <w:rsid w:val="00F23901"/>
    <w:rsid w:val="00F23947"/>
    <w:rsid w:val="00F24B30"/>
    <w:rsid w:val="00F25489"/>
    <w:rsid w:val="00F25493"/>
    <w:rsid w:val="00F25B47"/>
    <w:rsid w:val="00F25D50"/>
    <w:rsid w:val="00F2616D"/>
    <w:rsid w:val="00F2783B"/>
    <w:rsid w:val="00F27946"/>
    <w:rsid w:val="00F27FD4"/>
    <w:rsid w:val="00F3136B"/>
    <w:rsid w:val="00F31726"/>
    <w:rsid w:val="00F31D92"/>
    <w:rsid w:val="00F32957"/>
    <w:rsid w:val="00F32EB9"/>
    <w:rsid w:val="00F33235"/>
    <w:rsid w:val="00F3338C"/>
    <w:rsid w:val="00F33942"/>
    <w:rsid w:val="00F3400D"/>
    <w:rsid w:val="00F340FE"/>
    <w:rsid w:val="00F34207"/>
    <w:rsid w:val="00F34395"/>
    <w:rsid w:val="00F343A4"/>
    <w:rsid w:val="00F34410"/>
    <w:rsid w:val="00F34CBD"/>
    <w:rsid w:val="00F36531"/>
    <w:rsid w:val="00F36A8B"/>
    <w:rsid w:val="00F370B7"/>
    <w:rsid w:val="00F37C8C"/>
    <w:rsid w:val="00F407EE"/>
    <w:rsid w:val="00F4139F"/>
    <w:rsid w:val="00F42D1E"/>
    <w:rsid w:val="00F438FB"/>
    <w:rsid w:val="00F4401A"/>
    <w:rsid w:val="00F44126"/>
    <w:rsid w:val="00F44404"/>
    <w:rsid w:val="00F446F6"/>
    <w:rsid w:val="00F456AF"/>
    <w:rsid w:val="00F45B43"/>
    <w:rsid w:val="00F4760C"/>
    <w:rsid w:val="00F5035C"/>
    <w:rsid w:val="00F505DB"/>
    <w:rsid w:val="00F50F02"/>
    <w:rsid w:val="00F51270"/>
    <w:rsid w:val="00F5163F"/>
    <w:rsid w:val="00F527B4"/>
    <w:rsid w:val="00F52BCC"/>
    <w:rsid w:val="00F52E4D"/>
    <w:rsid w:val="00F5349D"/>
    <w:rsid w:val="00F537A4"/>
    <w:rsid w:val="00F53A8D"/>
    <w:rsid w:val="00F546E9"/>
    <w:rsid w:val="00F55451"/>
    <w:rsid w:val="00F56E6E"/>
    <w:rsid w:val="00F571BE"/>
    <w:rsid w:val="00F573AF"/>
    <w:rsid w:val="00F57E71"/>
    <w:rsid w:val="00F607A9"/>
    <w:rsid w:val="00F608AD"/>
    <w:rsid w:val="00F6128C"/>
    <w:rsid w:val="00F612D8"/>
    <w:rsid w:val="00F616A4"/>
    <w:rsid w:val="00F61F0F"/>
    <w:rsid w:val="00F63175"/>
    <w:rsid w:val="00F63FFC"/>
    <w:rsid w:val="00F645C3"/>
    <w:rsid w:val="00F65136"/>
    <w:rsid w:val="00F65AEB"/>
    <w:rsid w:val="00F6608B"/>
    <w:rsid w:val="00F6660E"/>
    <w:rsid w:val="00F66731"/>
    <w:rsid w:val="00F6675D"/>
    <w:rsid w:val="00F66C10"/>
    <w:rsid w:val="00F674CF"/>
    <w:rsid w:val="00F67619"/>
    <w:rsid w:val="00F67707"/>
    <w:rsid w:val="00F67DFC"/>
    <w:rsid w:val="00F7214A"/>
    <w:rsid w:val="00F7279E"/>
    <w:rsid w:val="00F72C36"/>
    <w:rsid w:val="00F72E5D"/>
    <w:rsid w:val="00F732DD"/>
    <w:rsid w:val="00F73476"/>
    <w:rsid w:val="00F74CB9"/>
    <w:rsid w:val="00F74F5E"/>
    <w:rsid w:val="00F7619E"/>
    <w:rsid w:val="00F762E6"/>
    <w:rsid w:val="00F773BE"/>
    <w:rsid w:val="00F778DC"/>
    <w:rsid w:val="00F805C7"/>
    <w:rsid w:val="00F82158"/>
    <w:rsid w:val="00F83A0A"/>
    <w:rsid w:val="00F84A2D"/>
    <w:rsid w:val="00F85013"/>
    <w:rsid w:val="00F85561"/>
    <w:rsid w:val="00F8606C"/>
    <w:rsid w:val="00F87209"/>
    <w:rsid w:val="00F9006A"/>
    <w:rsid w:val="00F904E2"/>
    <w:rsid w:val="00F90B38"/>
    <w:rsid w:val="00F90C24"/>
    <w:rsid w:val="00F910AA"/>
    <w:rsid w:val="00F9185A"/>
    <w:rsid w:val="00F91F73"/>
    <w:rsid w:val="00F9226A"/>
    <w:rsid w:val="00F92A00"/>
    <w:rsid w:val="00F93FEA"/>
    <w:rsid w:val="00F94477"/>
    <w:rsid w:val="00F94E80"/>
    <w:rsid w:val="00F953D8"/>
    <w:rsid w:val="00F96E2F"/>
    <w:rsid w:val="00F96E9B"/>
    <w:rsid w:val="00F9732B"/>
    <w:rsid w:val="00F976A7"/>
    <w:rsid w:val="00F97DD9"/>
    <w:rsid w:val="00FA119E"/>
    <w:rsid w:val="00FA1807"/>
    <w:rsid w:val="00FA1BC9"/>
    <w:rsid w:val="00FA27C9"/>
    <w:rsid w:val="00FA3DAA"/>
    <w:rsid w:val="00FA3EF0"/>
    <w:rsid w:val="00FA4D0F"/>
    <w:rsid w:val="00FA5618"/>
    <w:rsid w:val="00FA5C85"/>
    <w:rsid w:val="00FA6146"/>
    <w:rsid w:val="00FA6C5C"/>
    <w:rsid w:val="00FA7A89"/>
    <w:rsid w:val="00FA7D7C"/>
    <w:rsid w:val="00FB0FD4"/>
    <w:rsid w:val="00FB1BAF"/>
    <w:rsid w:val="00FB2689"/>
    <w:rsid w:val="00FB2A0C"/>
    <w:rsid w:val="00FB2BA3"/>
    <w:rsid w:val="00FC3480"/>
    <w:rsid w:val="00FC4180"/>
    <w:rsid w:val="00FC534E"/>
    <w:rsid w:val="00FC5AE8"/>
    <w:rsid w:val="00FC5DA6"/>
    <w:rsid w:val="00FC68AF"/>
    <w:rsid w:val="00FC6D20"/>
    <w:rsid w:val="00FC6F01"/>
    <w:rsid w:val="00FC79B8"/>
    <w:rsid w:val="00FD09DE"/>
    <w:rsid w:val="00FD0B2D"/>
    <w:rsid w:val="00FD0DD8"/>
    <w:rsid w:val="00FD10AE"/>
    <w:rsid w:val="00FD15EA"/>
    <w:rsid w:val="00FD26BC"/>
    <w:rsid w:val="00FD29A5"/>
    <w:rsid w:val="00FD302F"/>
    <w:rsid w:val="00FD3A01"/>
    <w:rsid w:val="00FD3CFB"/>
    <w:rsid w:val="00FD489A"/>
    <w:rsid w:val="00FD5BD7"/>
    <w:rsid w:val="00FD5DBA"/>
    <w:rsid w:val="00FD6F48"/>
    <w:rsid w:val="00FD6F63"/>
    <w:rsid w:val="00FD6F96"/>
    <w:rsid w:val="00FD7591"/>
    <w:rsid w:val="00FD7641"/>
    <w:rsid w:val="00FD7D79"/>
    <w:rsid w:val="00FE046B"/>
    <w:rsid w:val="00FE07C8"/>
    <w:rsid w:val="00FE08A8"/>
    <w:rsid w:val="00FE0B2F"/>
    <w:rsid w:val="00FE1553"/>
    <w:rsid w:val="00FE1B0C"/>
    <w:rsid w:val="00FE2070"/>
    <w:rsid w:val="00FE2110"/>
    <w:rsid w:val="00FE2121"/>
    <w:rsid w:val="00FE2192"/>
    <w:rsid w:val="00FE2565"/>
    <w:rsid w:val="00FE27F5"/>
    <w:rsid w:val="00FE2899"/>
    <w:rsid w:val="00FE2993"/>
    <w:rsid w:val="00FE2C69"/>
    <w:rsid w:val="00FE2F84"/>
    <w:rsid w:val="00FE344E"/>
    <w:rsid w:val="00FE36D4"/>
    <w:rsid w:val="00FE37A3"/>
    <w:rsid w:val="00FE3D37"/>
    <w:rsid w:val="00FE4240"/>
    <w:rsid w:val="00FE42D9"/>
    <w:rsid w:val="00FE453F"/>
    <w:rsid w:val="00FE4AB6"/>
    <w:rsid w:val="00FE5259"/>
    <w:rsid w:val="00FE5AC0"/>
    <w:rsid w:val="00FE5D05"/>
    <w:rsid w:val="00FE78C0"/>
    <w:rsid w:val="00FF14FB"/>
    <w:rsid w:val="00FF293E"/>
    <w:rsid w:val="00FF4647"/>
    <w:rsid w:val="00FF5BA8"/>
    <w:rsid w:val="00FF5D72"/>
    <w:rsid w:val="00FF5F46"/>
    <w:rsid w:val="00FF61D8"/>
    <w:rsid w:val="00FF6225"/>
    <w:rsid w:val="00FF635C"/>
    <w:rsid w:val="00FF6360"/>
    <w:rsid w:val="00FF650D"/>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ms Rmn" w:eastAsia="Times New Roman" w:hAnsi="Tms Rmn" w:cs="Times New Roman"/>
        <w:lang w:val="de-DE" w:eastAsia="de-DE"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uiPriority="99"/>
    <w:lsdException w:name="caption" w:qFormat="1"/>
    <w:lsdException w:name="table of figures" w:uiPriority="99" w:qFormat="1"/>
    <w:lsdException w:name="footnote reference" w:qFormat="1"/>
    <w:lsdException w:name="page number" w:uiPriority="99"/>
    <w:lsdException w:name="Title" w:uiPriority="10"/>
    <w:lsdException w:name="Hyperlink" w:uiPriority="99"/>
    <w:lsdException w:name="Strong" w:qFormat="1"/>
    <w:lsdException w:name="Normal (Web)" w:uiPriority="99"/>
    <w:lsdException w:name="HTML Code" w:qFormat="1"/>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atentStyles>
  <w:style w:type="paragraph" w:default="1" w:styleId="Standard">
    <w:name w:val="Normal"/>
    <w:qFormat/>
    <w:rsid w:val="00122591"/>
    <w:pPr>
      <w:tabs>
        <w:tab w:val="left" w:pos="560"/>
        <w:tab w:val="left" w:pos="1120"/>
        <w:tab w:val="left" w:pos="1720"/>
        <w:tab w:val="left" w:pos="2120"/>
        <w:tab w:val="left" w:pos="5640"/>
      </w:tabs>
      <w:spacing w:after="180" w:line="320" w:lineRule="atLeast"/>
      <w:jc w:val="both"/>
    </w:pPr>
    <w:rPr>
      <w:rFonts w:ascii="Arial" w:hAnsi="Arial"/>
      <w:sz w:val="22"/>
      <w:szCs w:val="22"/>
      <w:lang w:val="de-AT"/>
    </w:rPr>
  </w:style>
  <w:style w:type="paragraph" w:styleId="berschrift1">
    <w:name w:val="heading 1"/>
    <w:basedOn w:val="Standard"/>
    <w:next w:val="Standard"/>
    <w:link w:val="berschrift1Zchn"/>
    <w:uiPriority w:val="9"/>
    <w:qFormat/>
    <w:rsid w:val="0042563D"/>
    <w:pPr>
      <w:pageBreakBefore/>
      <w:numPr>
        <w:numId w:val="4"/>
      </w:numPr>
      <w:tabs>
        <w:tab w:val="clear" w:pos="560"/>
        <w:tab w:val="clear" w:pos="1120"/>
      </w:tabs>
      <w:spacing w:before="1200" w:after="840"/>
      <w:ind w:left="431" w:hanging="431"/>
      <w:jc w:val="left"/>
      <w:outlineLvl w:val="0"/>
    </w:pPr>
    <w:rPr>
      <w:b/>
      <w:sz w:val="48"/>
    </w:rPr>
  </w:style>
  <w:style w:type="paragraph" w:styleId="berschrift2">
    <w:name w:val="heading 2"/>
    <w:basedOn w:val="Standard"/>
    <w:next w:val="Standard"/>
    <w:link w:val="berschrift2Zchn"/>
    <w:uiPriority w:val="9"/>
    <w:qFormat/>
    <w:rsid w:val="0042563D"/>
    <w:pPr>
      <w:keepNext/>
      <w:numPr>
        <w:ilvl w:val="1"/>
        <w:numId w:val="4"/>
      </w:numPr>
      <w:tabs>
        <w:tab w:val="clear" w:pos="560"/>
        <w:tab w:val="clear" w:pos="1120"/>
      </w:tabs>
      <w:spacing w:before="600"/>
      <w:ind w:left="737" w:hanging="737"/>
      <w:jc w:val="left"/>
      <w:outlineLvl w:val="1"/>
    </w:pPr>
    <w:rPr>
      <w:b/>
      <w:sz w:val="36"/>
    </w:rPr>
  </w:style>
  <w:style w:type="paragraph" w:styleId="berschrift3">
    <w:name w:val="heading 3"/>
    <w:basedOn w:val="Standard"/>
    <w:next w:val="Standard"/>
    <w:link w:val="berschrift3Zchn"/>
    <w:uiPriority w:val="9"/>
    <w:qFormat/>
    <w:rsid w:val="00862268"/>
    <w:pPr>
      <w:keepNext/>
      <w:numPr>
        <w:ilvl w:val="2"/>
        <w:numId w:val="4"/>
      </w:numPr>
      <w:tabs>
        <w:tab w:val="clear" w:pos="560"/>
        <w:tab w:val="clear" w:pos="1120"/>
        <w:tab w:val="clear" w:pos="1720"/>
        <w:tab w:val="clear" w:pos="2120"/>
        <w:tab w:val="clear" w:pos="5640"/>
        <w:tab w:val="left" w:pos="851"/>
      </w:tabs>
      <w:spacing w:before="400" w:after="120"/>
      <w:ind w:left="794" w:hanging="794"/>
      <w:outlineLvl w:val="2"/>
    </w:pPr>
    <w:rPr>
      <w:b/>
      <w:sz w:val="24"/>
    </w:rPr>
  </w:style>
  <w:style w:type="paragraph" w:styleId="berschrift4">
    <w:name w:val="heading 4"/>
    <w:basedOn w:val="Standard"/>
    <w:next w:val="Standard"/>
    <w:link w:val="berschrift4Zchn"/>
    <w:uiPriority w:val="9"/>
    <w:qFormat/>
    <w:rsid w:val="00C86F26"/>
    <w:pPr>
      <w:keepNext/>
      <w:numPr>
        <w:ilvl w:val="3"/>
        <w:numId w:val="4"/>
      </w:numPr>
      <w:spacing w:before="240" w:after="120"/>
      <w:ind w:left="862" w:hanging="862"/>
      <w:outlineLvl w:val="3"/>
    </w:pPr>
    <w:rPr>
      <w:i/>
      <w:sz w:val="24"/>
    </w:rPr>
  </w:style>
  <w:style w:type="paragraph" w:styleId="berschrift5">
    <w:name w:val="heading 5"/>
    <w:basedOn w:val="Standard"/>
    <w:next w:val="Standard"/>
    <w:link w:val="berschrift5Zchn"/>
    <w:uiPriority w:val="9"/>
    <w:qFormat/>
    <w:rsid w:val="00D512F9"/>
    <w:pPr>
      <w:numPr>
        <w:ilvl w:val="4"/>
        <w:numId w:val="4"/>
      </w:numPr>
      <w:spacing w:before="240" w:after="60"/>
      <w:outlineLvl w:val="4"/>
    </w:pPr>
  </w:style>
  <w:style w:type="paragraph" w:styleId="berschrift6">
    <w:name w:val="heading 6"/>
    <w:basedOn w:val="Standard"/>
    <w:next w:val="Standard"/>
    <w:rsid w:val="00D512F9"/>
    <w:pPr>
      <w:numPr>
        <w:ilvl w:val="5"/>
        <w:numId w:val="4"/>
      </w:numPr>
      <w:spacing w:before="240" w:after="60"/>
      <w:outlineLvl w:val="5"/>
    </w:pPr>
    <w:rPr>
      <w:rFonts w:ascii="Times New Roman" w:hAnsi="Times New Roman"/>
      <w:i/>
    </w:rPr>
  </w:style>
  <w:style w:type="paragraph" w:styleId="berschrift7">
    <w:name w:val="heading 7"/>
    <w:basedOn w:val="Standard"/>
    <w:next w:val="Standard"/>
    <w:rsid w:val="00D512F9"/>
    <w:pPr>
      <w:numPr>
        <w:ilvl w:val="6"/>
        <w:numId w:val="4"/>
      </w:numPr>
      <w:spacing w:before="240" w:after="60"/>
      <w:outlineLvl w:val="6"/>
    </w:pPr>
    <w:rPr>
      <w:sz w:val="20"/>
    </w:rPr>
  </w:style>
  <w:style w:type="paragraph" w:styleId="berschrift8">
    <w:name w:val="heading 8"/>
    <w:basedOn w:val="Standard"/>
    <w:next w:val="Standard"/>
    <w:rsid w:val="00D512F9"/>
    <w:pPr>
      <w:numPr>
        <w:ilvl w:val="7"/>
        <w:numId w:val="4"/>
      </w:numPr>
      <w:spacing w:before="240" w:after="60"/>
      <w:outlineLvl w:val="7"/>
    </w:pPr>
    <w:rPr>
      <w:i/>
      <w:sz w:val="20"/>
    </w:rPr>
  </w:style>
  <w:style w:type="paragraph" w:styleId="berschrift9">
    <w:name w:val="heading 9"/>
    <w:basedOn w:val="Standard"/>
    <w:next w:val="Standard"/>
    <w:rsid w:val="00D512F9"/>
    <w:pPr>
      <w:numPr>
        <w:ilvl w:val="8"/>
        <w:numId w:val="4"/>
      </w:numPr>
      <w:spacing w:before="240" w:after="60"/>
      <w:outlineLvl w:val="8"/>
    </w:pPr>
    <w:rPr>
      <w:b/>
      <w:i/>
      <w:sz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Verzeichnis2">
    <w:name w:val="toc 2"/>
    <w:basedOn w:val="Standard"/>
    <w:next w:val="Standard"/>
    <w:uiPriority w:val="39"/>
    <w:qFormat/>
    <w:rsid w:val="008C5C56"/>
    <w:pPr>
      <w:tabs>
        <w:tab w:val="clear" w:pos="560"/>
        <w:tab w:val="clear" w:pos="1120"/>
        <w:tab w:val="clear" w:pos="1720"/>
        <w:tab w:val="clear" w:pos="2120"/>
        <w:tab w:val="clear" w:pos="5640"/>
        <w:tab w:val="left" w:pos="720"/>
        <w:tab w:val="right" w:pos="7931"/>
      </w:tabs>
      <w:spacing w:after="0"/>
      <w:ind w:left="238"/>
      <w:jc w:val="left"/>
    </w:pPr>
    <w:rPr>
      <w:noProof/>
    </w:rPr>
  </w:style>
  <w:style w:type="paragraph" w:styleId="Verzeichnis1">
    <w:name w:val="toc 1"/>
    <w:basedOn w:val="Standard"/>
    <w:next w:val="Standard"/>
    <w:uiPriority w:val="39"/>
    <w:qFormat/>
    <w:rsid w:val="008C5C56"/>
    <w:pPr>
      <w:tabs>
        <w:tab w:val="clear" w:pos="560"/>
        <w:tab w:val="clear" w:pos="1120"/>
        <w:tab w:val="clear" w:pos="1720"/>
        <w:tab w:val="clear" w:pos="2120"/>
        <w:tab w:val="clear" w:pos="5640"/>
        <w:tab w:val="right" w:pos="7931"/>
      </w:tabs>
      <w:spacing w:before="120" w:after="0"/>
      <w:jc w:val="left"/>
    </w:pPr>
    <w:rPr>
      <w:b/>
    </w:rPr>
  </w:style>
  <w:style w:type="paragraph" w:styleId="Fuzeile">
    <w:name w:val="footer"/>
    <w:basedOn w:val="Standard"/>
    <w:link w:val="FuzeileZchn"/>
    <w:rsid w:val="007C4B6B"/>
    <w:pPr>
      <w:tabs>
        <w:tab w:val="clear" w:pos="560"/>
        <w:tab w:val="clear" w:pos="1120"/>
        <w:tab w:val="clear" w:pos="1720"/>
        <w:tab w:val="clear" w:pos="2120"/>
        <w:tab w:val="clear" w:pos="5640"/>
        <w:tab w:val="center" w:pos="4252"/>
        <w:tab w:val="right" w:pos="8504"/>
      </w:tabs>
      <w:jc w:val="center"/>
    </w:pPr>
  </w:style>
  <w:style w:type="paragraph" w:styleId="Kopfzeile">
    <w:name w:val="header"/>
    <w:basedOn w:val="Standard"/>
    <w:link w:val="KopfzeileZchn"/>
    <w:uiPriority w:val="99"/>
    <w:rsid w:val="007C4B6B"/>
    <w:pPr>
      <w:tabs>
        <w:tab w:val="clear" w:pos="560"/>
        <w:tab w:val="clear" w:pos="1120"/>
        <w:tab w:val="clear" w:pos="1720"/>
        <w:tab w:val="clear" w:pos="2120"/>
        <w:tab w:val="clear" w:pos="5640"/>
        <w:tab w:val="right" w:pos="7900"/>
      </w:tabs>
      <w:jc w:val="left"/>
    </w:pPr>
    <w:rPr>
      <w:sz w:val="20"/>
    </w:rPr>
  </w:style>
  <w:style w:type="character" w:styleId="Funotenzeichen">
    <w:name w:val="footnote reference"/>
    <w:basedOn w:val="Absatz-Standardschriftart"/>
    <w:qFormat/>
    <w:rsid w:val="00D51441"/>
    <w:rPr>
      <w:position w:val="6"/>
      <w:sz w:val="16"/>
      <w:szCs w:val="16"/>
    </w:rPr>
  </w:style>
  <w:style w:type="paragraph" w:styleId="Funotentext">
    <w:name w:val="footnote text"/>
    <w:basedOn w:val="Standard"/>
    <w:link w:val="FunotentextZchn"/>
    <w:qFormat/>
    <w:rsid w:val="00BC0301"/>
    <w:pPr>
      <w:spacing w:after="60" w:line="240" w:lineRule="auto"/>
    </w:pPr>
    <w:rPr>
      <w:sz w:val="20"/>
    </w:rPr>
  </w:style>
  <w:style w:type="character" w:styleId="Seitenzahl">
    <w:name w:val="page number"/>
    <w:basedOn w:val="Absatz-Standardschriftart"/>
    <w:uiPriority w:val="99"/>
    <w:rsid w:val="007C4B6B"/>
  </w:style>
  <w:style w:type="paragraph" w:customStyle="1" w:styleId="Eingerckt">
    <w:name w:val="Eingerückt"/>
    <w:basedOn w:val="Standard"/>
    <w:rsid w:val="007C4B6B"/>
    <w:pPr>
      <w:tabs>
        <w:tab w:val="clear" w:pos="560"/>
        <w:tab w:val="clear" w:pos="1120"/>
      </w:tabs>
      <w:ind w:left="1580" w:hanging="1580"/>
    </w:pPr>
  </w:style>
  <w:style w:type="paragraph" w:customStyle="1" w:styleId="Aufzhlung">
    <w:name w:val="Aufzählung"/>
    <w:basedOn w:val="Standard"/>
    <w:rsid w:val="007C4B6B"/>
    <w:pPr>
      <w:ind w:left="420" w:hanging="420"/>
    </w:pPr>
  </w:style>
  <w:style w:type="paragraph" w:customStyle="1" w:styleId="Aufzhlung2">
    <w:name w:val="Aufzählung2"/>
    <w:basedOn w:val="Aufzhlung"/>
    <w:rsid w:val="00A46C4A"/>
    <w:pPr>
      <w:numPr>
        <w:numId w:val="2"/>
      </w:numPr>
      <w:tabs>
        <w:tab w:val="clear" w:pos="360"/>
        <w:tab w:val="clear" w:pos="560"/>
        <w:tab w:val="clear" w:pos="1120"/>
        <w:tab w:val="clear" w:pos="1720"/>
        <w:tab w:val="left" w:pos="1134"/>
      </w:tabs>
      <w:ind w:left="1134" w:hanging="426"/>
    </w:pPr>
  </w:style>
  <w:style w:type="paragraph" w:customStyle="1" w:styleId="Aufzhlung3">
    <w:name w:val="Aufzählung3"/>
    <w:basedOn w:val="Aufzhlung2"/>
    <w:rsid w:val="00A46C4A"/>
    <w:pPr>
      <w:numPr>
        <w:numId w:val="1"/>
      </w:numPr>
      <w:tabs>
        <w:tab w:val="clear" w:pos="360"/>
        <w:tab w:val="clear" w:pos="1134"/>
        <w:tab w:val="num" w:pos="1428"/>
      </w:tabs>
      <w:ind w:left="1428" w:hanging="294"/>
    </w:pPr>
  </w:style>
  <w:style w:type="paragraph" w:customStyle="1" w:styleId="Titel1">
    <w:name w:val="Titel1"/>
    <w:basedOn w:val="Standard"/>
    <w:next w:val="Standard"/>
    <w:rsid w:val="007C4B6B"/>
    <w:pPr>
      <w:keepLines/>
      <w:tabs>
        <w:tab w:val="clear" w:pos="560"/>
      </w:tabs>
      <w:spacing w:before="1130" w:line="480" w:lineRule="atLeast"/>
      <w:ind w:left="840" w:hanging="851"/>
      <w:jc w:val="left"/>
    </w:pPr>
    <w:rPr>
      <w:b/>
      <w:sz w:val="36"/>
    </w:rPr>
  </w:style>
  <w:style w:type="paragraph" w:customStyle="1" w:styleId="Titel2">
    <w:name w:val="Titel2"/>
    <w:basedOn w:val="Titel1"/>
    <w:rsid w:val="007C4B6B"/>
    <w:pPr>
      <w:spacing w:before="0" w:line="360" w:lineRule="atLeast"/>
      <w:ind w:right="11" w:hanging="840"/>
    </w:pPr>
    <w:rPr>
      <w:sz w:val="28"/>
    </w:rPr>
  </w:style>
  <w:style w:type="paragraph" w:customStyle="1" w:styleId="Zitat">
    <w:name w:val="Zitat"/>
    <w:basedOn w:val="Standard"/>
    <w:link w:val="ZitatZchn"/>
    <w:qFormat/>
    <w:rsid w:val="0067045D"/>
    <w:pPr>
      <w:tabs>
        <w:tab w:val="clear" w:pos="560"/>
        <w:tab w:val="left" w:pos="840"/>
      </w:tabs>
      <w:spacing w:before="200" w:after="200"/>
      <w:ind w:left="840" w:right="543"/>
    </w:pPr>
    <w:rPr>
      <w:i/>
    </w:rPr>
  </w:style>
  <w:style w:type="paragraph" w:customStyle="1" w:styleId="TitelAbschnitt">
    <w:name w:val="TitelAbschnitt"/>
    <w:basedOn w:val="Standard"/>
    <w:rsid w:val="007C4B6B"/>
    <w:rPr>
      <w:i/>
    </w:rPr>
  </w:style>
  <w:style w:type="paragraph" w:customStyle="1" w:styleId="Bild">
    <w:name w:val="Bild"/>
    <w:basedOn w:val="Standard"/>
    <w:next w:val="Standard"/>
    <w:rsid w:val="007C4B6B"/>
    <w:pPr>
      <w:keepLines/>
      <w:spacing w:before="560" w:after="560" w:line="560" w:lineRule="atLeast"/>
      <w:jc w:val="center"/>
    </w:pPr>
    <w:rPr>
      <w:i/>
    </w:rPr>
  </w:style>
  <w:style w:type="paragraph" w:styleId="Verzeichnis3">
    <w:name w:val="toc 3"/>
    <w:basedOn w:val="Standard"/>
    <w:next w:val="Standard"/>
    <w:uiPriority w:val="39"/>
    <w:qFormat/>
    <w:rsid w:val="008C5C56"/>
    <w:pPr>
      <w:tabs>
        <w:tab w:val="clear" w:pos="560"/>
        <w:tab w:val="clear" w:pos="1120"/>
        <w:tab w:val="clear" w:pos="1720"/>
        <w:tab w:val="clear" w:pos="2120"/>
        <w:tab w:val="clear" w:pos="5640"/>
        <w:tab w:val="right" w:pos="7931"/>
      </w:tabs>
      <w:spacing w:after="0"/>
      <w:ind w:left="482"/>
      <w:jc w:val="left"/>
    </w:pPr>
    <w:rPr>
      <w:sz w:val="20"/>
    </w:rPr>
  </w:style>
  <w:style w:type="paragraph" w:styleId="Verzeichnis4">
    <w:name w:val="toc 4"/>
    <w:basedOn w:val="Standard"/>
    <w:next w:val="Standard"/>
    <w:uiPriority w:val="39"/>
    <w:rsid w:val="007C4B6B"/>
    <w:pPr>
      <w:tabs>
        <w:tab w:val="clear" w:pos="560"/>
        <w:tab w:val="clear" w:pos="1120"/>
        <w:tab w:val="clear" w:pos="1720"/>
        <w:tab w:val="clear" w:pos="2120"/>
        <w:tab w:val="clear" w:pos="5640"/>
        <w:tab w:val="right" w:pos="7931"/>
      </w:tabs>
      <w:ind w:left="720"/>
      <w:jc w:val="left"/>
    </w:pPr>
    <w:rPr>
      <w:rFonts w:ascii="Times New Roman" w:hAnsi="Times New Roman"/>
      <w:sz w:val="20"/>
    </w:rPr>
  </w:style>
  <w:style w:type="paragraph" w:styleId="Verzeichnis5">
    <w:name w:val="toc 5"/>
    <w:basedOn w:val="Standard"/>
    <w:next w:val="Standard"/>
    <w:uiPriority w:val="39"/>
    <w:rsid w:val="007C4B6B"/>
    <w:pPr>
      <w:tabs>
        <w:tab w:val="clear" w:pos="560"/>
        <w:tab w:val="clear" w:pos="1120"/>
        <w:tab w:val="clear" w:pos="1720"/>
        <w:tab w:val="clear" w:pos="2120"/>
        <w:tab w:val="clear" w:pos="5640"/>
        <w:tab w:val="right" w:pos="7931"/>
      </w:tabs>
      <w:ind w:left="960"/>
      <w:jc w:val="left"/>
    </w:pPr>
    <w:rPr>
      <w:rFonts w:ascii="Times New Roman" w:hAnsi="Times New Roman"/>
      <w:sz w:val="20"/>
    </w:rPr>
  </w:style>
  <w:style w:type="paragraph" w:styleId="Verzeichnis6">
    <w:name w:val="toc 6"/>
    <w:basedOn w:val="Standard"/>
    <w:next w:val="Standard"/>
    <w:uiPriority w:val="39"/>
    <w:rsid w:val="007C4B6B"/>
    <w:pPr>
      <w:tabs>
        <w:tab w:val="clear" w:pos="560"/>
        <w:tab w:val="clear" w:pos="1120"/>
        <w:tab w:val="clear" w:pos="1720"/>
        <w:tab w:val="clear" w:pos="2120"/>
        <w:tab w:val="clear" w:pos="5640"/>
        <w:tab w:val="right" w:pos="7931"/>
      </w:tabs>
      <w:ind w:left="1200"/>
      <w:jc w:val="left"/>
    </w:pPr>
    <w:rPr>
      <w:rFonts w:ascii="Times New Roman" w:hAnsi="Times New Roman"/>
      <w:sz w:val="20"/>
    </w:rPr>
  </w:style>
  <w:style w:type="paragraph" w:styleId="Verzeichnis7">
    <w:name w:val="toc 7"/>
    <w:basedOn w:val="Standard"/>
    <w:next w:val="Standard"/>
    <w:uiPriority w:val="39"/>
    <w:rsid w:val="007C4B6B"/>
    <w:pPr>
      <w:tabs>
        <w:tab w:val="clear" w:pos="560"/>
        <w:tab w:val="clear" w:pos="1120"/>
        <w:tab w:val="clear" w:pos="1720"/>
        <w:tab w:val="clear" w:pos="2120"/>
        <w:tab w:val="clear" w:pos="5640"/>
        <w:tab w:val="right" w:pos="7931"/>
      </w:tabs>
      <w:ind w:left="1440"/>
      <w:jc w:val="left"/>
    </w:pPr>
    <w:rPr>
      <w:rFonts w:ascii="Times New Roman" w:hAnsi="Times New Roman"/>
      <w:sz w:val="20"/>
    </w:rPr>
  </w:style>
  <w:style w:type="paragraph" w:styleId="Verzeichnis8">
    <w:name w:val="toc 8"/>
    <w:basedOn w:val="Standard"/>
    <w:next w:val="Standard"/>
    <w:uiPriority w:val="39"/>
    <w:rsid w:val="007C4B6B"/>
    <w:pPr>
      <w:tabs>
        <w:tab w:val="clear" w:pos="560"/>
        <w:tab w:val="clear" w:pos="1120"/>
        <w:tab w:val="clear" w:pos="1720"/>
        <w:tab w:val="clear" w:pos="2120"/>
        <w:tab w:val="clear" w:pos="5640"/>
        <w:tab w:val="right" w:pos="7931"/>
      </w:tabs>
      <w:ind w:left="1680"/>
      <w:jc w:val="left"/>
    </w:pPr>
    <w:rPr>
      <w:rFonts w:ascii="Times New Roman" w:hAnsi="Times New Roman"/>
      <w:sz w:val="20"/>
    </w:rPr>
  </w:style>
  <w:style w:type="paragraph" w:styleId="Verzeichnis9">
    <w:name w:val="toc 9"/>
    <w:basedOn w:val="Standard"/>
    <w:next w:val="Standard"/>
    <w:uiPriority w:val="39"/>
    <w:rsid w:val="007C4B6B"/>
    <w:pPr>
      <w:tabs>
        <w:tab w:val="clear" w:pos="560"/>
        <w:tab w:val="clear" w:pos="1120"/>
        <w:tab w:val="clear" w:pos="1720"/>
        <w:tab w:val="clear" w:pos="2120"/>
        <w:tab w:val="clear" w:pos="5640"/>
        <w:tab w:val="right" w:pos="7931"/>
      </w:tabs>
      <w:ind w:left="1920"/>
      <w:jc w:val="left"/>
    </w:pPr>
    <w:rPr>
      <w:rFonts w:ascii="Times New Roman" w:hAnsi="Times New Roman"/>
      <w:sz w:val="20"/>
    </w:rPr>
  </w:style>
  <w:style w:type="paragraph" w:styleId="Beschriftung">
    <w:name w:val="caption"/>
    <w:basedOn w:val="Standard"/>
    <w:next w:val="Standard"/>
    <w:qFormat/>
    <w:rsid w:val="00DD4BCA"/>
    <w:pPr>
      <w:spacing w:before="120" w:after="360" w:line="240" w:lineRule="atLeast"/>
      <w:jc w:val="center"/>
    </w:pPr>
    <w:rPr>
      <w:i/>
    </w:rPr>
  </w:style>
  <w:style w:type="paragraph" w:customStyle="1" w:styleId="Nummerierung">
    <w:name w:val="Nummerierung"/>
    <w:basedOn w:val="Standard"/>
    <w:rsid w:val="007C4B6B"/>
    <w:pPr>
      <w:tabs>
        <w:tab w:val="clear" w:pos="560"/>
        <w:tab w:val="num" w:pos="720"/>
      </w:tabs>
      <w:ind w:left="720" w:hanging="360"/>
    </w:pPr>
  </w:style>
  <w:style w:type="paragraph" w:customStyle="1" w:styleId="NeuNummerierung">
    <w:name w:val="NeuNummerierung"/>
    <w:basedOn w:val="Nummerierung"/>
    <w:next w:val="Nummerierung"/>
    <w:rsid w:val="00A46C4A"/>
    <w:pPr>
      <w:numPr>
        <w:numId w:val="3"/>
      </w:numPr>
      <w:tabs>
        <w:tab w:val="clear" w:pos="360"/>
        <w:tab w:val="num" w:pos="720"/>
      </w:tabs>
      <w:ind w:left="720"/>
    </w:pPr>
  </w:style>
  <w:style w:type="paragraph" w:styleId="Abbildungsverzeichnis">
    <w:name w:val="table of figures"/>
    <w:basedOn w:val="Standard"/>
    <w:next w:val="Standard"/>
    <w:uiPriority w:val="99"/>
    <w:qFormat/>
    <w:rsid w:val="000E6803"/>
    <w:pPr>
      <w:tabs>
        <w:tab w:val="clear" w:pos="560"/>
        <w:tab w:val="clear" w:pos="1120"/>
        <w:tab w:val="clear" w:pos="1720"/>
        <w:tab w:val="clear" w:pos="2120"/>
        <w:tab w:val="clear" w:pos="5640"/>
        <w:tab w:val="right" w:leader="dot" w:pos="7920"/>
      </w:tabs>
      <w:ind w:left="440" w:hanging="440"/>
    </w:pPr>
    <w:rPr>
      <w:noProof/>
    </w:rPr>
  </w:style>
  <w:style w:type="paragraph" w:styleId="Textkrper">
    <w:name w:val="Body Text"/>
    <w:basedOn w:val="Standard"/>
    <w:link w:val="TextkrperZchn"/>
    <w:rsid w:val="007C4B6B"/>
    <w:rPr>
      <w:lang w:val="de-CH"/>
    </w:rPr>
  </w:style>
  <w:style w:type="paragraph" w:styleId="Textkrper2">
    <w:name w:val="Body Text 2"/>
    <w:basedOn w:val="Standard"/>
    <w:rsid w:val="007C4B6B"/>
    <w:pPr>
      <w:tabs>
        <w:tab w:val="clear" w:pos="560"/>
        <w:tab w:val="clear" w:pos="1120"/>
        <w:tab w:val="clear" w:pos="1720"/>
        <w:tab w:val="clear" w:pos="2120"/>
        <w:tab w:val="clear" w:pos="5640"/>
      </w:tabs>
      <w:autoSpaceDE w:val="0"/>
      <w:autoSpaceDN w:val="0"/>
      <w:adjustRightInd w:val="0"/>
      <w:spacing w:line="240" w:lineRule="auto"/>
      <w:jc w:val="center"/>
    </w:pPr>
    <w:rPr>
      <w:rFonts w:cs="Arial"/>
      <w:sz w:val="48"/>
      <w:szCs w:val="48"/>
      <w:lang w:val="de-DE"/>
    </w:rPr>
  </w:style>
  <w:style w:type="paragraph" w:styleId="Textkrper3">
    <w:name w:val="Body Text 3"/>
    <w:basedOn w:val="Standard"/>
    <w:rsid w:val="007C4B6B"/>
    <w:pPr>
      <w:tabs>
        <w:tab w:val="clear" w:pos="560"/>
        <w:tab w:val="clear" w:pos="1120"/>
        <w:tab w:val="clear" w:pos="1720"/>
        <w:tab w:val="clear" w:pos="2120"/>
        <w:tab w:val="clear" w:pos="5640"/>
      </w:tabs>
      <w:autoSpaceDE w:val="0"/>
      <w:autoSpaceDN w:val="0"/>
      <w:adjustRightInd w:val="0"/>
      <w:spacing w:line="240" w:lineRule="auto"/>
    </w:pPr>
    <w:rPr>
      <w:rFonts w:cs="Arial"/>
      <w:lang w:val="de-DE"/>
    </w:rPr>
  </w:style>
  <w:style w:type="paragraph" w:styleId="Textkrper-Zeileneinzug">
    <w:name w:val="Body Text Indent"/>
    <w:basedOn w:val="Standard"/>
    <w:link w:val="Textkrper-ZeileneinzugZchn"/>
    <w:rsid w:val="007C4B6B"/>
    <w:pPr>
      <w:tabs>
        <w:tab w:val="clear" w:pos="560"/>
        <w:tab w:val="clear" w:pos="1120"/>
        <w:tab w:val="clear" w:pos="1720"/>
        <w:tab w:val="clear" w:pos="2120"/>
        <w:tab w:val="clear" w:pos="5640"/>
      </w:tabs>
      <w:autoSpaceDE w:val="0"/>
      <w:autoSpaceDN w:val="0"/>
      <w:adjustRightInd w:val="0"/>
      <w:spacing w:line="240" w:lineRule="auto"/>
      <w:ind w:left="567" w:hanging="567"/>
      <w:jc w:val="left"/>
    </w:pPr>
    <w:rPr>
      <w:rFonts w:cs="Arial"/>
      <w:i/>
      <w:iCs/>
      <w:lang w:val="de-DE"/>
    </w:rPr>
  </w:style>
  <w:style w:type="character" w:customStyle="1" w:styleId="berschrift2Zchn">
    <w:name w:val="Überschrift 2 Zchn"/>
    <w:basedOn w:val="Absatz-Standardschriftart"/>
    <w:link w:val="berschrift2"/>
    <w:uiPriority w:val="9"/>
    <w:rsid w:val="0042563D"/>
    <w:rPr>
      <w:rFonts w:ascii="Arial" w:hAnsi="Arial"/>
      <w:b/>
      <w:sz w:val="36"/>
      <w:szCs w:val="22"/>
      <w:lang w:val="de-AT"/>
    </w:rPr>
  </w:style>
  <w:style w:type="paragraph" w:customStyle="1" w:styleId="StandardCalibri">
    <w:name w:val="Standard + Calibri"/>
    <w:basedOn w:val="Standard"/>
    <w:rsid w:val="00A46C4A"/>
    <w:pPr>
      <w:numPr>
        <w:numId w:val="5"/>
      </w:numPr>
      <w:tabs>
        <w:tab w:val="clear" w:pos="567"/>
        <w:tab w:val="num" w:pos="284"/>
        <w:tab w:val="left" w:pos="560"/>
      </w:tabs>
      <w:ind w:left="284" w:hanging="284"/>
    </w:pPr>
  </w:style>
  <w:style w:type="character" w:styleId="Hyperlink">
    <w:name w:val="Hyperlink"/>
    <w:basedOn w:val="Absatz-Standardschriftart"/>
    <w:uiPriority w:val="99"/>
    <w:rsid w:val="00476CBA"/>
    <w:rPr>
      <w:rFonts w:ascii="Arial" w:hAnsi="Arial" w:cs="Arial" w:hint="default"/>
      <w:b w:val="0"/>
      <w:bCs w:val="0"/>
      <w:color w:val="000099"/>
      <w:sz w:val="18"/>
      <w:szCs w:val="18"/>
      <w:u w:val="single"/>
    </w:rPr>
  </w:style>
  <w:style w:type="paragraph" w:styleId="StandardWeb">
    <w:name w:val="Normal (Web)"/>
    <w:basedOn w:val="Standard"/>
    <w:uiPriority w:val="99"/>
    <w:rsid w:val="00476CBA"/>
    <w:pPr>
      <w:tabs>
        <w:tab w:val="clear" w:pos="560"/>
        <w:tab w:val="clear" w:pos="1120"/>
        <w:tab w:val="clear" w:pos="1720"/>
        <w:tab w:val="clear" w:pos="2120"/>
        <w:tab w:val="clear" w:pos="5640"/>
      </w:tabs>
      <w:spacing w:before="100" w:beforeAutospacing="1" w:after="100" w:afterAutospacing="1" w:line="240" w:lineRule="auto"/>
      <w:jc w:val="left"/>
    </w:pPr>
    <w:rPr>
      <w:rFonts w:cs="Arial"/>
      <w:color w:val="333333"/>
      <w:sz w:val="18"/>
      <w:szCs w:val="18"/>
      <w:lang w:val="de-DE"/>
    </w:rPr>
  </w:style>
  <w:style w:type="character" w:customStyle="1" w:styleId="ZitatZchn">
    <w:name w:val="Zitat Zchn"/>
    <w:basedOn w:val="Absatz-Standardschriftart"/>
    <w:link w:val="Zitat"/>
    <w:rsid w:val="0067045D"/>
    <w:rPr>
      <w:rFonts w:ascii="Arial" w:hAnsi="Arial"/>
      <w:i/>
      <w:sz w:val="22"/>
      <w:lang w:val="de-AT" w:eastAsia="de-DE" w:bidi="ar-SA"/>
    </w:rPr>
  </w:style>
  <w:style w:type="numbering" w:customStyle="1" w:styleId="WWOutlineListStyle">
    <w:name w:val="WW_OutlineListStyle"/>
    <w:basedOn w:val="KeineListe"/>
    <w:rsid w:val="00A46C4A"/>
    <w:pPr>
      <w:numPr>
        <w:numId w:val="6"/>
      </w:numPr>
    </w:pPr>
  </w:style>
  <w:style w:type="paragraph" w:customStyle="1" w:styleId="Heading1">
    <w:name w:val="Heading 1"/>
    <w:basedOn w:val="Standard"/>
    <w:next w:val="Standard"/>
    <w:rsid w:val="00A46C4A"/>
    <w:pPr>
      <w:numPr>
        <w:numId w:val="6"/>
      </w:numPr>
      <w:tabs>
        <w:tab w:val="clear" w:pos="560"/>
        <w:tab w:val="clear" w:pos="1120"/>
        <w:tab w:val="clear" w:pos="1720"/>
        <w:tab w:val="clear" w:pos="2120"/>
        <w:tab w:val="clear" w:pos="5640"/>
      </w:tabs>
      <w:suppressAutoHyphens/>
      <w:autoSpaceDN w:val="0"/>
      <w:spacing w:before="1120"/>
      <w:jc w:val="left"/>
      <w:textAlignment w:val="baseline"/>
      <w:outlineLvl w:val="0"/>
    </w:pPr>
    <w:rPr>
      <w:rFonts w:eastAsia="SimSun" w:cs="Lucida Sans"/>
      <w:b/>
      <w:kern w:val="3"/>
      <w:sz w:val="36"/>
      <w:szCs w:val="24"/>
      <w:lang w:eastAsia="zh-CN" w:bidi="hi-IN"/>
    </w:rPr>
  </w:style>
  <w:style w:type="paragraph" w:customStyle="1" w:styleId="Heading2">
    <w:name w:val="Heading 2"/>
    <w:basedOn w:val="Standard"/>
    <w:next w:val="Standard"/>
    <w:rsid w:val="00A46C4A"/>
    <w:pPr>
      <w:numPr>
        <w:ilvl w:val="1"/>
        <w:numId w:val="6"/>
      </w:numPr>
      <w:tabs>
        <w:tab w:val="clear" w:pos="560"/>
        <w:tab w:val="clear" w:pos="1120"/>
        <w:tab w:val="clear" w:pos="1720"/>
        <w:tab w:val="clear" w:pos="2120"/>
        <w:tab w:val="clear" w:pos="5640"/>
      </w:tabs>
      <w:suppressAutoHyphens/>
      <w:autoSpaceDN w:val="0"/>
      <w:spacing w:before="120"/>
      <w:jc w:val="left"/>
      <w:textAlignment w:val="baseline"/>
      <w:outlineLvl w:val="1"/>
    </w:pPr>
    <w:rPr>
      <w:rFonts w:eastAsia="SimSun" w:cs="Lucida Sans"/>
      <w:b/>
      <w:kern w:val="3"/>
      <w:sz w:val="28"/>
      <w:szCs w:val="24"/>
      <w:lang w:eastAsia="zh-CN" w:bidi="hi-IN"/>
    </w:rPr>
  </w:style>
  <w:style w:type="paragraph" w:customStyle="1" w:styleId="Heading3">
    <w:name w:val="Heading 3"/>
    <w:basedOn w:val="Standard"/>
    <w:next w:val="Standard"/>
    <w:rsid w:val="00A46C4A"/>
    <w:pPr>
      <w:numPr>
        <w:ilvl w:val="2"/>
        <w:numId w:val="6"/>
      </w:numPr>
      <w:suppressAutoHyphens/>
      <w:autoSpaceDN w:val="0"/>
      <w:textAlignment w:val="baseline"/>
      <w:outlineLvl w:val="2"/>
    </w:pPr>
    <w:rPr>
      <w:rFonts w:eastAsia="SimSun" w:cs="Lucida Sans"/>
      <w:b/>
      <w:kern w:val="3"/>
      <w:szCs w:val="24"/>
      <w:lang w:eastAsia="zh-CN" w:bidi="hi-IN"/>
    </w:rPr>
  </w:style>
  <w:style w:type="paragraph" w:customStyle="1" w:styleId="Heading4">
    <w:name w:val="Heading 4"/>
    <w:basedOn w:val="Standard"/>
    <w:next w:val="Standard"/>
    <w:rsid w:val="00A46C4A"/>
    <w:pPr>
      <w:keepNext/>
      <w:numPr>
        <w:ilvl w:val="3"/>
        <w:numId w:val="6"/>
      </w:numPr>
      <w:suppressAutoHyphens/>
      <w:autoSpaceDN w:val="0"/>
      <w:textAlignment w:val="baseline"/>
      <w:outlineLvl w:val="3"/>
    </w:pPr>
    <w:rPr>
      <w:rFonts w:eastAsia="SimSun" w:cs="Lucida Sans"/>
      <w:kern w:val="3"/>
      <w:sz w:val="28"/>
      <w:szCs w:val="24"/>
      <w:lang w:eastAsia="zh-CN" w:bidi="hi-IN"/>
    </w:rPr>
  </w:style>
  <w:style w:type="paragraph" w:customStyle="1" w:styleId="Heading5">
    <w:name w:val="Heading 5"/>
    <w:basedOn w:val="Standard"/>
    <w:next w:val="Standard"/>
    <w:rsid w:val="00A46C4A"/>
    <w:pPr>
      <w:numPr>
        <w:ilvl w:val="4"/>
        <w:numId w:val="6"/>
      </w:numPr>
      <w:suppressAutoHyphens/>
      <w:autoSpaceDN w:val="0"/>
      <w:spacing w:before="240" w:after="60"/>
      <w:textAlignment w:val="baseline"/>
      <w:outlineLvl w:val="4"/>
    </w:pPr>
    <w:rPr>
      <w:rFonts w:eastAsia="SimSun" w:cs="Lucida Sans"/>
      <w:kern w:val="3"/>
      <w:szCs w:val="24"/>
      <w:lang w:eastAsia="zh-CN" w:bidi="hi-IN"/>
    </w:rPr>
  </w:style>
  <w:style w:type="paragraph" w:customStyle="1" w:styleId="Heading6">
    <w:name w:val="Heading 6"/>
    <w:basedOn w:val="Standard"/>
    <w:next w:val="Standard"/>
    <w:rsid w:val="00A46C4A"/>
    <w:pPr>
      <w:numPr>
        <w:ilvl w:val="5"/>
        <w:numId w:val="6"/>
      </w:numPr>
      <w:suppressAutoHyphens/>
      <w:autoSpaceDN w:val="0"/>
      <w:spacing w:before="240" w:after="60"/>
      <w:textAlignment w:val="baseline"/>
      <w:outlineLvl w:val="5"/>
    </w:pPr>
    <w:rPr>
      <w:rFonts w:ascii="Times New Roman" w:eastAsia="SimSun" w:hAnsi="Times New Roman" w:cs="Lucida Sans"/>
      <w:i/>
      <w:kern w:val="3"/>
      <w:szCs w:val="24"/>
      <w:lang w:eastAsia="zh-CN" w:bidi="hi-IN"/>
    </w:rPr>
  </w:style>
  <w:style w:type="paragraph" w:customStyle="1" w:styleId="Heading7">
    <w:name w:val="Heading 7"/>
    <w:basedOn w:val="Standard"/>
    <w:next w:val="Standard"/>
    <w:rsid w:val="00A46C4A"/>
    <w:pPr>
      <w:numPr>
        <w:ilvl w:val="6"/>
        <w:numId w:val="6"/>
      </w:numPr>
      <w:suppressAutoHyphens/>
      <w:autoSpaceDN w:val="0"/>
      <w:spacing w:before="240" w:after="60"/>
      <w:textAlignment w:val="baseline"/>
      <w:outlineLvl w:val="6"/>
    </w:pPr>
    <w:rPr>
      <w:rFonts w:eastAsia="SimSun" w:cs="Lucida Sans"/>
      <w:kern w:val="3"/>
      <w:sz w:val="20"/>
      <w:szCs w:val="24"/>
      <w:lang w:eastAsia="zh-CN" w:bidi="hi-IN"/>
    </w:rPr>
  </w:style>
  <w:style w:type="paragraph" w:customStyle="1" w:styleId="Heading8">
    <w:name w:val="Heading 8"/>
    <w:basedOn w:val="Standard"/>
    <w:next w:val="Standard"/>
    <w:rsid w:val="00A46C4A"/>
    <w:pPr>
      <w:numPr>
        <w:ilvl w:val="7"/>
        <w:numId w:val="6"/>
      </w:numPr>
      <w:suppressAutoHyphens/>
      <w:autoSpaceDN w:val="0"/>
      <w:spacing w:before="240" w:after="60"/>
      <w:textAlignment w:val="baseline"/>
      <w:outlineLvl w:val="7"/>
    </w:pPr>
    <w:rPr>
      <w:rFonts w:eastAsia="SimSun" w:cs="Lucida Sans"/>
      <w:i/>
      <w:kern w:val="3"/>
      <w:sz w:val="20"/>
      <w:szCs w:val="24"/>
      <w:lang w:eastAsia="zh-CN" w:bidi="hi-IN"/>
    </w:rPr>
  </w:style>
  <w:style w:type="paragraph" w:customStyle="1" w:styleId="Heading9">
    <w:name w:val="Heading 9"/>
    <w:basedOn w:val="Standard"/>
    <w:next w:val="Standard"/>
    <w:rsid w:val="00A46C4A"/>
    <w:pPr>
      <w:numPr>
        <w:ilvl w:val="8"/>
        <w:numId w:val="6"/>
      </w:numPr>
      <w:suppressAutoHyphens/>
      <w:autoSpaceDN w:val="0"/>
      <w:spacing w:before="240" w:after="60"/>
      <w:textAlignment w:val="baseline"/>
      <w:outlineLvl w:val="8"/>
    </w:pPr>
    <w:rPr>
      <w:rFonts w:eastAsia="SimSun" w:cs="Lucida Sans"/>
      <w:b/>
      <w:i/>
      <w:kern w:val="3"/>
      <w:sz w:val="18"/>
      <w:szCs w:val="24"/>
      <w:lang w:eastAsia="zh-CN" w:bidi="hi-IN"/>
    </w:rPr>
  </w:style>
  <w:style w:type="numbering" w:customStyle="1" w:styleId="WWNum30">
    <w:name w:val="WWNum30"/>
    <w:basedOn w:val="KeineListe"/>
    <w:rsid w:val="00A46C4A"/>
    <w:pPr>
      <w:numPr>
        <w:numId w:val="7"/>
      </w:numPr>
    </w:pPr>
  </w:style>
  <w:style w:type="paragraph" w:customStyle="1" w:styleId="Contents2">
    <w:name w:val="Contents 2"/>
    <w:basedOn w:val="Standard"/>
    <w:rsid w:val="004D6A65"/>
    <w:pPr>
      <w:tabs>
        <w:tab w:val="clear" w:pos="560"/>
        <w:tab w:val="clear" w:pos="1120"/>
        <w:tab w:val="clear" w:pos="1720"/>
        <w:tab w:val="clear" w:pos="2120"/>
        <w:tab w:val="clear" w:pos="5640"/>
        <w:tab w:val="left" w:pos="958"/>
        <w:tab w:val="right" w:pos="8169"/>
      </w:tabs>
      <w:suppressAutoHyphens/>
      <w:autoSpaceDN w:val="0"/>
      <w:ind w:left="238"/>
      <w:jc w:val="left"/>
      <w:textAlignment w:val="baseline"/>
    </w:pPr>
    <w:rPr>
      <w:rFonts w:eastAsia="SimSun" w:cs="Lucida Sans"/>
      <w:kern w:val="3"/>
      <w:szCs w:val="24"/>
      <w:lang w:eastAsia="zh-CN" w:bidi="hi-IN"/>
    </w:rPr>
  </w:style>
  <w:style w:type="paragraph" w:customStyle="1" w:styleId="Contents1">
    <w:name w:val="Contents 1"/>
    <w:basedOn w:val="Standard"/>
    <w:rsid w:val="004D6A65"/>
    <w:pPr>
      <w:tabs>
        <w:tab w:val="clear" w:pos="560"/>
        <w:tab w:val="clear" w:pos="1120"/>
        <w:tab w:val="clear" w:pos="1720"/>
        <w:tab w:val="clear" w:pos="2120"/>
        <w:tab w:val="clear" w:pos="5640"/>
        <w:tab w:val="right" w:pos="7931"/>
      </w:tabs>
      <w:suppressAutoHyphens/>
      <w:autoSpaceDN w:val="0"/>
      <w:spacing w:before="120"/>
      <w:jc w:val="left"/>
      <w:textAlignment w:val="baseline"/>
    </w:pPr>
    <w:rPr>
      <w:rFonts w:eastAsia="SimSun" w:cs="Lucida Sans"/>
      <w:b/>
      <w:kern w:val="3"/>
      <w:szCs w:val="24"/>
      <w:lang w:eastAsia="zh-CN" w:bidi="hi-IN"/>
    </w:rPr>
  </w:style>
  <w:style w:type="paragraph" w:customStyle="1" w:styleId="Contents3">
    <w:name w:val="Contents 3"/>
    <w:basedOn w:val="Standard"/>
    <w:rsid w:val="004D6A65"/>
    <w:pPr>
      <w:tabs>
        <w:tab w:val="clear" w:pos="560"/>
        <w:tab w:val="clear" w:pos="1120"/>
        <w:tab w:val="clear" w:pos="1720"/>
        <w:tab w:val="clear" w:pos="2120"/>
        <w:tab w:val="clear" w:pos="5640"/>
        <w:tab w:val="right" w:pos="8411"/>
      </w:tabs>
      <w:suppressAutoHyphens/>
      <w:autoSpaceDN w:val="0"/>
      <w:ind w:left="480"/>
      <w:jc w:val="left"/>
      <w:textAlignment w:val="baseline"/>
    </w:pPr>
    <w:rPr>
      <w:rFonts w:ascii="Times New Roman" w:eastAsia="SimSun" w:hAnsi="Times New Roman" w:cs="Lucida Sans"/>
      <w:kern w:val="3"/>
      <w:sz w:val="20"/>
      <w:szCs w:val="24"/>
      <w:lang w:eastAsia="zh-CN" w:bidi="hi-IN"/>
    </w:rPr>
  </w:style>
  <w:style w:type="numbering" w:customStyle="1" w:styleId="WWNum17">
    <w:name w:val="WWNum17"/>
    <w:basedOn w:val="KeineListe"/>
    <w:rsid w:val="00A46C4A"/>
    <w:pPr>
      <w:numPr>
        <w:numId w:val="8"/>
      </w:numPr>
    </w:pPr>
  </w:style>
  <w:style w:type="numbering" w:customStyle="1" w:styleId="WWNum19">
    <w:name w:val="WWNum19"/>
    <w:basedOn w:val="KeineListe"/>
    <w:rsid w:val="00A46C4A"/>
    <w:pPr>
      <w:numPr>
        <w:numId w:val="9"/>
      </w:numPr>
    </w:pPr>
  </w:style>
  <w:style w:type="numbering" w:customStyle="1" w:styleId="WWNum20">
    <w:name w:val="WWNum20"/>
    <w:basedOn w:val="KeineListe"/>
    <w:rsid w:val="00A46C4A"/>
    <w:pPr>
      <w:numPr>
        <w:numId w:val="10"/>
      </w:numPr>
    </w:pPr>
  </w:style>
  <w:style w:type="numbering" w:customStyle="1" w:styleId="WWNum27">
    <w:name w:val="WWNum27"/>
    <w:basedOn w:val="KeineListe"/>
    <w:rsid w:val="00A46C4A"/>
    <w:pPr>
      <w:numPr>
        <w:numId w:val="11"/>
      </w:numPr>
    </w:pPr>
  </w:style>
  <w:style w:type="numbering" w:customStyle="1" w:styleId="WWNum29">
    <w:name w:val="WWNum29"/>
    <w:basedOn w:val="KeineListe"/>
    <w:rsid w:val="00A46C4A"/>
    <w:pPr>
      <w:numPr>
        <w:numId w:val="12"/>
      </w:numPr>
    </w:pPr>
  </w:style>
  <w:style w:type="paragraph" w:styleId="Listenabsatz">
    <w:name w:val="List Paragraph"/>
    <w:basedOn w:val="Standard"/>
    <w:uiPriority w:val="34"/>
    <w:qFormat/>
    <w:rsid w:val="000807B7"/>
    <w:pPr>
      <w:numPr>
        <w:numId w:val="17"/>
      </w:numPr>
      <w:tabs>
        <w:tab w:val="clear" w:pos="560"/>
        <w:tab w:val="clear" w:pos="1120"/>
        <w:tab w:val="clear" w:pos="1720"/>
        <w:tab w:val="clear" w:pos="2120"/>
        <w:tab w:val="clear" w:pos="5640"/>
      </w:tabs>
      <w:spacing w:line="312" w:lineRule="auto"/>
      <w:contextualSpacing/>
    </w:pPr>
  </w:style>
  <w:style w:type="numbering" w:customStyle="1" w:styleId="WWNum22">
    <w:name w:val="WWNum22"/>
    <w:basedOn w:val="KeineListe"/>
    <w:rsid w:val="00A46C4A"/>
    <w:pPr>
      <w:numPr>
        <w:numId w:val="13"/>
      </w:numPr>
    </w:pPr>
  </w:style>
  <w:style w:type="paragraph" w:customStyle="1" w:styleId="Footnote">
    <w:name w:val="Footnote"/>
    <w:basedOn w:val="Standard"/>
    <w:rsid w:val="00645937"/>
    <w:pPr>
      <w:suppressLineNumbers/>
      <w:suppressAutoHyphens/>
      <w:autoSpaceDN w:val="0"/>
      <w:ind w:left="283" w:hanging="283"/>
      <w:textAlignment w:val="baseline"/>
    </w:pPr>
    <w:rPr>
      <w:rFonts w:eastAsia="SimSun" w:cs="Lucida Sans"/>
      <w:kern w:val="3"/>
      <w:sz w:val="20"/>
      <w:lang w:eastAsia="zh-CN" w:bidi="hi-IN"/>
    </w:rPr>
  </w:style>
  <w:style w:type="paragraph" w:customStyle="1" w:styleId="Textbodyindent">
    <w:name w:val="Text body indent"/>
    <w:basedOn w:val="Standard"/>
    <w:rsid w:val="009F4418"/>
    <w:pPr>
      <w:tabs>
        <w:tab w:val="clear" w:pos="560"/>
        <w:tab w:val="clear" w:pos="1120"/>
        <w:tab w:val="clear" w:pos="1720"/>
        <w:tab w:val="clear" w:pos="2120"/>
        <w:tab w:val="clear" w:pos="5640"/>
      </w:tabs>
      <w:suppressAutoHyphens/>
      <w:autoSpaceDN w:val="0"/>
      <w:spacing w:line="240" w:lineRule="auto"/>
      <w:ind w:left="567" w:hanging="567"/>
      <w:jc w:val="left"/>
      <w:textAlignment w:val="baseline"/>
    </w:pPr>
    <w:rPr>
      <w:rFonts w:eastAsia="SimSun" w:cs="Arial"/>
      <w:i/>
      <w:iCs/>
      <w:kern w:val="3"/>
      <w:lang w:val="de-DE" w:eastAsia="zh-CN" w:bidi="hi-IN"/>
    </w:rPr>
  </w:style>
  <w:style w:type="character" w:customStyle="1" w:styleId="berschrift1Zchn">
    <w:name w:val="Überschrift 1 Zchn"/>
    <w:basedOn w:val="Absatz-Standardschriftart"/>
    <w:link w:val="berschrift1"/>
    <w:uiPriority w:val="9"/>
    <w:rsid w:val="0042563D"/>
    <w:rPr>
      <w:rFonts w:ascii="Arial" w:hAnsi="Arial"/>
      <w:b/>
      <w:sz w:val="48"/>
      <w:szCs w:val="22"/>
      <w:lang w:val="de-AT"/>
    </w:rPr>
  </w:style>
  <w:style w:type="paragraph" w:customStyle="1" w:styleId="DATitel">
    <w:name w:val="DA_Titel"/>
    <w:basedOn w:val="Standard"/>
    <w:qFormat/>
    <w:rsid w:val="00481282"/>
    <w:pPr>
      <w:spacing w:before="1080" w:line="312" w:lineRule="auto"/>
      <w:jc w:val="center"/>
    </w:pPr>
    <w:rPr>
      <w:rFonts w:cs="Arial"/>
      <w:color w:val="0092AD"/>
      <w:sz w:val="48"/>
      <w:szCs w:val="48"/>
      <w:lang w:val="de-DE"/>
    </w:rPr>
  </w:style>
  <w:style w:type="paragraph" w:customStyle="1" w:styleId="DAUntertitel">
    <w:name w:val="DA_Untertitel"/>
    <w:basedOn w:val="DATitel"/>
    <w:qFormat/>
    <w:rsid w:val="00E26447"/>
    <w:pPr>
      <w:spacing w:before="120"/>
    </w:pPr>
    <w:rPr>
      <w:sz w:val="32"/>
    </w:rPr>
  </w:style>
  <w:style w:type="character" w:customStyle="1" w:styleId="berschrift3Zchn">
    <w:name w:val="Überschrift 3 Zchn"/>
    <w:basedOn w:val="Absatz-Standardschriftart"/>
    <w:link w:val="berschrift3"/>
    <w:uiPriority w:val="9"/>
    <w:rsid w:val="00862268"/>
    <w:rPr>
      <w:rFonts w:ascii="Arial" w:hAnsi="Arial"/>
      <w:b/>
      <w:sz w:val="24"/>
      <w:szCs w:val="22"/>
      <w:lang w:val="de-AT"/>
    </w:rPr>
  </w:style>
  <w:style w:type="character" w:customStyle="1" w:styleId="berschrift4Zchn">
    <w:name w:val="Überschrift 4 Zchn"/>
    <w:basedOn w:val="Absatz-Standardschriftart"/>
    <w:link w:val="berschrift4"/>
    <w:uiPriority w:val="9"/>
    <w:rsid w:val="00C86F26"/>
    <w:rPr>
      <w:rFonts w:ascii="Arial" w:hAnsi="Arial"/>
      <w:i/>
      <w:sz w:val="24"/>
      <w:szCs w:val="22"/>
      <w:lang w:val="de-AT"/>
    </w:rPr>
  </w:style>
  <w:style w:type="paragraph" w:styleId="Inhaltsverzeichnisberschrift">
    <w:name w:val="TOC Heading"/>
    <w:basedOn w:val="berschrift1"/>
    <w:next w:val="Standard"/>
    <w:uiPriority w:val="39"/>
    <w:unhideWhenUsed/>
    <w:rsid w:val="00A46C4A"/>
    <w:pPr>
      <w:keepNext/>
      <w:keepLines/>
      <w:tabs>
        <w:tab w:val="clear" w:pos="1720"/>
        <w:tab w:val="clear" w:pos="2120"/>
        <w:tab w:val="clear" w:pos="5640"/>
      </w:tabs>
      <w:spacing w:before="480" w:line="276" w:lineRule="auto"/>
      <w:ind w:left="360" w:hanging="360"/>
      <w:outlineLvl w:val="9"/>
    </w:pPr>
    <w:rPr>
      <w:rFonts w:asciiTheme="majorHAnsi" w:eastAsiaTheme="majorEastAsia" w:hAnsiTheme="majorHAnsi" w:cstheme="majorBidi"/>
      <w:bCs/>
      <w:color w:val="365F91" w:themeColor="accent1" w:themeShade="BF"/>
      <w:sz w:val="28"/>
      <w:szCs w:val="28"/>
      <w:lang w:val="de-DE"/>
    </w:rPr>
  </w:style>
  <w:style w:type="paragraph" w:styleId="Sprechblasentext">
    <w:name w:val="Balloon Text"/>
    <w:basedOn w:val="Standard"/>
    <w:link w:val="SprechblasentextZchn"/>
    <w:uiPriority w:val="99"/>
    <w:unhideWhenUsed/>
    <w:rsid w:val="00A46C4A"/>
    <w:pPr>
      <w:tabs>
        <w:tab w:val="clear" w:pos="560"/>
        <w:tab w:val="clear" w:pos="1120"/>
        <w:tab w:val="clear" w:pos="1720"/>
        <w:tab w:val="clear" w:pos="2120"/>
        <w:tab w:val="clear" w:pos="5640"/>
      </w:tabs>
      <w:spacing w:line="240" w:lineRule="auto"/>
      <w:jc w:val="left"/>
    </w:pPr>
    <w:rPr>
      <w:rFonts w:ascii="Lucida Grande" w:eastAsiaTheme="minorEastAsia" w:hAnsi="Lucida Grande" w:cstheme="minorBidi"/>
      <w:sz w:val="18"/>
      <w:szCs w:val="18"/>
      <w:lang w:val="de-DE"/>
    </w:rPr>
  </w:style>
  <w:style w:type="character" w:customStyle="1" w:styleId="SprechblasentextZchn">
    <w:name w:val="Sprechblasentext Zchn"/>
    <w:basedOn w:val="Absatz-Standardschriftart"/>
    <w:link w:val="Sprechblasentext"/>
    <w:uiPriority w:val="99"/>
    <w:rsid w:val="00A46C4A"/>
    <w:rPr>
      <w:rFonts w:ascii="Lucida Grande" w:eastAsiaTheme="minorEastAsia" w:hAnsi="Lucida Grande" w:cstheme="minorBidi"/>
      <w:sz w:val="18"/>
      <w:szCs w:val="18"/>
    </w:rPr>
  </w:style>
  <w:style w:type="character" w:customStyle="1" w:styleId="KopfzeileZchn">
    <w:name w:val="Kopfzeile Zchn"/>
    <w:basedOn w:val="Absatz-Standardschriftart"/>
    <w:link w:val="Kopfzeile"/>
    <w:uiPriority w:val="99"/>
    <w:rsid w:val="00A46C4A"/>
    <w:rPr>
      <w:rFonts w:ascii="Arial" w:hAnsi="Arial"/>
      <w:szCs w:val="22"/>
      <w:lang w:val="de-AT"/>
    </w:rPr>
  </w:style>
  <w:style w:type="character" w:customStyle="1" w:styleId="FuzeileZchn">
    <w:name w:val="Fußzeile Zchn"/>
    <w:basedOn w:val="Absatz-Standardschriftart"/>
    <w:link w:val="Fuzeile"/>
    <w:uiPriority w:val="99"/>
    <w:rsid w:val="00A46C4A"/>
    <w:rPr>
      <w:rFonts w:ascii="Arial" w:hAnsi="Arial"/>
      <w:sz w:val="22"/>
      <w:szCs w:val="22"/>
      <w:lang w:val="de-AT"/>
    </w:rPr>
  </w:style>
  <w:style w:type="paragraph" w:customStyle="1" w:styleId="Literaturverzeichnis1">
    <w:name w:val="Literaturverzeichnis1"/>
    <w:basedOn w:val="Standard"/>
    <w:qFormat/>
    <w:rsid w:val="00A46C4A"/>
    <w:pPr>
      <w:tabs>
        <w:tab w:val="clear" w:pos="560"/>
        <w:tab w:val="clear" w:pos="1120"/>
        <w:tab w:val="clear" w:pos="1720"/>
        <w:tab w:val="clear" w:pos="2120"/>
        <w:tab w:val="clear" w:pos="5640"/>
      </w:tabs>
      <w:spacing w:line="240" w:lineRule="auto"/>
      <w:ind w:left="720" w:hanging="720"/>
      <w:jc w:val="left"/>
    </w:pPr>
    <w:rPr>
      <w:rFonts w:eastAsiaTheme="minorEastAsia" w:cstheme="minorBidi"/>
      <w:szCs w:val="24"/>
      <w:lang w:val="de-DE"/>
    </w:rPr>
  </w:style>
  <w:style w:type="paragraph" w:customStyle="1" w:styleId="berschriftohne">
    <w:name w:val="Überschrift ohne"/>
    <w:basedOn w:val="berschrift1"/>
    <w:rsid w:val="00A46C4A"/>
    <w:pPr>
      <w:keepNext/>
      <w:keepLines/>
      <w:numPr>
        <w:numId w:val="0"/>
      </w:numPr>
      <w:tabs>
        <w:tab w:val="clear" w:pos="1720"/>
        <w:tab w:val="clear" w:pos="2120"/>
        <w:tab w:val="clear" w:pos="5640"/>
      </w:tabs>
      <w:spacing w:before="480" w:line="240" w:lineRule="auto"/>
    </w:pPr>
    <w:rPr>
      <w:rFonts w:asciiTheme="majorHAnsi" w:eastAsiaTheme="majorEastAsia" w:hAnsiTheme="majorHAnsi" w:cstheme="majorBidi"/>
      <w:bCs/>
      <w:color w:val="345A8A" w:themeColor="accent1" w:themeShade="B5"/>
      <w:sz w:val="32"/>
      <w:szCs w:val="32"/>
      <w:lang w:val="de-DE"/>
    </w:rPr>
  </w:style>
  <w:style w:type="paragraph" w:styleId="KeinLeerraum">
    <w:name w:val="No Spacing"/>
    <w:uiPriority w:val="1"/>
    <w:qFormat/>
    <w:rsid w:val="00A46C4A"/>
    <w:rPr>
      <w:rFonts w:asciiTheme="minorHAnsi" w:eastAsiaTheme="minorEastAsia" w:hAnsiTheme="minorHAnsi" w:cstheme="minorBidi"/>
      <w:sz w:val="24"/>
      <w:szCs w:val="24"/>
    </w:rPr>
  </w:style>
  <w:style w:type="character" w:customStyle="1" w:styleId="berschrift5Zchn">
    <w:name w:val="Überschrift 5 Zchn"/>
    <w:basedOn w:val="Absatz-Standardschriftart"/>
    <w:link w:val="berschrift5"/>
    <w:uiPriority w:val="9"/>
    <w:rsid w:val="00D512F9"/>
    <w:rPr>
      <w:rFonts w:ascii="Arial" w:hAnsi="Arial"/>
      <w:sz w:val="22"/>
      <w:szCs w:val="22"/>
      <w:lang w:val="de-AT"/>
    </w:rPr>
  </w:style>
  <w:style w:type="paragraph" w:customStyle="1" w:styleId="Anhangberschrift1">
    <w:name w:val="Anhang Überschrift 1"/>
    <w:basedOn w:val="berschrift1"/>
    <w:qFormat/>
    <w:rsid w:val="00613470"/>
    <w:pPr>
      <w:numPr>
        <w:numId w:val="0"/>
      </w:numPr>
      <w:spacing w:after="480"/>
    </w:pPr>
  </w:style>
  <w:style w:type="character" w:customStyle="1" w:styleId="TextkrperZchn">
    <w:name w:val="Textkörper Zchn"/>
    <w:basedOn w:val="Absatz-Standardschriftart"/>
    <w:link w:val="Textkrper"/>
    <w:rsid w:val="00502DBA"/>
    <w:rPr>
      <w:rFonts w:ascii="Arial" w:hAnsi="Arial"/>
      <w:sz w:val="22"/>
      <w:szCs w:val="22"/>
      <w:lang w:val="de-CH"/>
    </w:rPr>
  </w:style>
  <w:style w:type="character" w:customStyle="1" w:styleId="Textkrper-ZeileneinzugZchn">
    <w:name w:val="Textkörper-Zeileneinzug Zchn"/>
    <w:basedOn w:val="Absatz-Standardschriftart"/>
    <w:link w:val="Textkrper-Zeileneinzug"/>
    <w:rsid w:val="00502DBA"/>
    <w:rPr>
      <w:rFonts w:ascii="Arial" w:hAnsi="Arial" w:cs="Arial"/>
      <w:i/>
      <w:iCs/>
      <w:sz w:val="22"/>
      <w:szCs w:val="22"/>
    </w:rPr>
  </w:style>
  <w:style w:type="paragraph" w:customStyle="1" w:styleId="Anhangberschrift2">
    <w:name w:val="Anhang Überschrift 2"/>
    <w:basedOn w:val="berschrift2"/>
    <w:next w:val="Standard"/>
    <w:qFormat/>
    <w:rsid w:val="00502DBA"/>
    <w:pPr>
      <w:numPr>
        <w:ilvl w:val="0"/>
        <w:numId w:val="0"/>
      </w:numPr>
    </w:pPr>
  </w:style>
  <w:style w:type="paragraph" w:customStyle="1" w:styleId="Literaturverzeichnis2">
    <w:name w:val="Literaturverzeichnis2"/>
    <w:basedOn w:val="Standard"/>
    <w:rsid w:val="00526770"/>
    <w:pPr>
      <w:tabs>
        <w:tab w:val="clear" w:pos="560"/>
        <w:tab w:val="clear" w:pos="1120"/>
        <w:tab w:val="clear" w:pos="1720"/>
        <w:tab w:val="clear" w:pos="2120"/>
        <w:tab w:val="clear" w:pos="5640"/>
      </w:tabs>
      <w:spacing w:after="120"/>
      <w:ind w:left="720" w:hanging="720"/>
      <w:jc w:val="left"/>
    </w:pPr>
  </w:style>
  <w:style w:type="character" w:styleId="Platzhaltertext">
    <w:name w:val="Placeholder Text"/>
    <w:basedOn w:val="Absatz-Standardschriftart"/>
    <w:uiPriority w:val="99"/>
    <w:semiHidden/>
    <w:rsid w:val="005D0927"/>
    <w:rPr>
      <w:color w:val="808080"/>
    </w:rPr>
  </w:style>
  <w:style w:type="table" w:styleId="Tabellengitternetz">
    <w:name w:val="Table Grid"/>
    <w:basedOn w:val="NormaleTabelle"/>
    <w:rsid w:val="0056422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HelleSchattierung">
    <w:name w:val="Light Shading"/>
    <w:basedOn w:val="NormaleTabelle"/>
    <w:uiPriority w:val="60"/>
    <w:rsid w:val="00564222"/>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ittlereListe1">
    <w:name w:val="Medium List 1"/>
    <w:basedOn w:val="NormaleTabelle"/>
    <w:uiPriority w:val="65"/>
    <w:rsid w:val="00373EE3"/>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Kommentarzeichen">
    <w:name w:val="annotation reference"/>
    <w:basedOn w:val="Absatz-Standardschriftart"/>
    <w:rsid w:val="005A2B36"/>
    <w:rPr>
      <w:sz w:val="18"/>
      <w:szCs w:val="18"/>
    </w:rPr>
  </w:style>
  <w:style w:type="paragraph" w:styleId="Kommentartext">
    <w:name w:val="annotation text"/>
    <w:basedOn w:val="Standard"/>
    <w:link w:val="KommentartextZchn"/>
    <w:rsid w:val="005A2B36"/>
    <w:pPr>
      <w:spacing w:line="240" w:lineRule="auto"/>
    </w:pPr>
    <w:rPr>
      <w:sz w:val="24"/>
      <w:szCs w:val="24"/>
    </w:rPr>
  </w:style>
  <w:style w:type="character" w:customStyle="1" w:styleId="KommentartextZchn">
    <w:name w:val="Kommentartext Zchn"/>
    <w:basedOn w:val="Absatz-Standardschriftart"/>
    <w:link w:val="Kommentartext"/>
    <w:rsid w:val="005A2B36"/>
    <w:rPr>
      <w:rFonts w:ascii="Arial" w:hAnsi="Arial"/>
      <w:sz w:val="24"/>
      <w:szCs w:val="24"/>
      <w:lang w:val="de-AT"/>
    </w:rPr>
  </w:style>
  <w:style w:type="paragraph" w:styleId="Kommentarthema">
    <w:name w:val="annotation subject"/>
    <w:basedOn w:val="Kommentartext"/>
    <w:next w:val="Kommentartext"/>
    <w:link w:val="KommentarthemaZchn"/>
    <w:rsid w:val="005A2B36"/>
    <w:rPr>
      <w:b/>
      <w:bCs/>
      <w:sz w:val="20"/>
      <w:szCs w:val="20"/>
    </w:rPr>
  </w:style>
  <w:style w:type="character" w:customStyle="1" w:styleId="KommentarthemaZchn">
    <w:name w:val="Kommentarthema Zchn"/>
    <w:basedOn w:val="KommentartextZchn"/>
    <w:link w:val="Kommentarthema"/>
    <w:rsid w:val="005A2B36"/>
    <w:rPr>
      <w:rFonts w:ascii="Arial" w:hAnsi="Arial"/>
      <w:b/>
      <w:bCs/>
      <w:sz w:val="24"/>
      <w:szCs w:val="24"/>
      <w:lang w:val="de-AT"/>
    </w:rPr>
  </w:style>
  <w:style w:type="paragraph" w:customStyle="1" w:styleId="StandardTabelle">
    <w:name w:val="Standard_Tabelle"/>
    <w:basedOn w:val="Standard"/>
    <w:qFormat/>
    <w:rsid w:val="006F56A0"/>
    <w:pPr>
      <w:spacing w:after="0"/>
      <w:jc w:val="left"/>
    </w:pPr>
    <w:rPr>
      <w:bCs/>
      <w:color w:val="000000" w:themeColor="text1" w:themeShade="BF"/>
    </w:rPr>
  </w:style>
  <w:style w:type="paragraph" w:customStyle="1" w:styleId="StandardnachTabelle">
    <w:name w:val="Standard_nachTabelle"/>
    <w:basedOn w:val="Standard"/>
    <w:next w:val="Standard"/>
    <w:qFormat/>
    <w:rsid w:val="006F56A0"/>
    <w:pPr>
      <w:spacing w:before="240"/>
    </w:pPr>
  </w:style>
  <w:style w:type="paragraph" w:customStyle="1" w:styleId="Zwischenberschrift">
    <w:name w:val="Zwischenüberschrift"/>
    <w:basedOn w:val="Standard"/>
    <w:qFormat/>
    <w:rsid w:val="00A45EA3"/>
    <w:pPr>
      <w:keepNext/>
      <w:spacing w:after="120"/>
    </w:pPr>
    <w:rPr>
      <w:i/>
      <w:szCs w:val="24"/>
      <w:u w:val="single"/>
    </w:rPr>
  </w:style>
  <w:style w:type="character" w:styleId="BesuchterHyperlink">
    <w:name w:val="FollowedHyperlink"/>
    <w:basedOn w:val="Absatz-Standardschriftart"/>
    <w:rsid w:val="00084E4F"/>
    <w:rPr>
      <w:color w:val="800080" w:themeColor="followedHyperlink"/>
      <w:u w:val="single"/>
    </w:rPr>
  </w:style>
  <w:style w:type="character" w:styleId="HTMLBeispiel">
    <w:name w:val="HTML Sample"/>
    <w:basedOn w:val="Absatz-Standardschriftart"/>
    <w:rsid w:val="00BE7CE7"/>
    <w:rPr>
      <w:rFonts w:ascii="Courier" w:hAnsi="Courier"/>
      <w:sz w:val="24"/>
      <w:szCs w:val="24"/>
    </w:rPr>
  </w:style>
  <w:style w:type="paragraph" w:customStyle="1" w:styleId="Tabellenbeschriftung">
    <w:name w:val="Tabellenbeschriftung"/>
    <w:basedOn w:val="Beschriftung"/>
    <w:qFormat/>
    <w:rsid w:val="00EE40DA"/>
    <w:pPr>
      <w:keepNext/>
      <w:spacing w:after="120"/>
    </w:pPr>
  </w:style>
  <w:style w:type="paragraph" w:customStyle="1" w:styleId="CodeStandard">
    <w:name w:val="Code_Standard"/>
    <w:basedOn w:val="Standard"/>
    <w:qFormat/>
    <w:rsid w:val="005568C3"/>
    <w:pPr>
      <w:shd w:val="clear" w:color="auto" w:fill="E0E0E0"/>
      <w:tabs>
        <w:tab w:val="clear" w:pos="560"/>
        <w:tab w:val="clear" w:pos="1120"/>
        <w:tab w:val="clear" w:pos="1720"/>
        <w:tab w:val="clear" w:pos="2120"/>
        <w:tab w:val="clear" w:pos="5640"/>
        <w:tab w:val="left" w:pos="567"/>
        <w:tab w:val="left" w:pos="851"/>
        <w:tab w:val="left" w:pos="1134"/>
        <w:tab w:val="left" w:pos="1418"/>
        <w:tab w:val="left" w:pos="1701"/>
        <w:tab w:val="left" w:pos="1985"/>
        <w:tab w:val="left" w:pos="2268"/>
        <w:tab w:val="left" w:pos="2552"/>
        <w:tab w:val="left" w:pos="2835"/>
        <w:tab w:val="left" w:pos="3119"/>
        <w:tab w:val="left" w:pos="3402"/>
      </w:tabs>
      <w:spacing w:after="60" w:line="240" w:lineRule="auto"/>
      <w:ind w:left="284"/>
      <w:jc w:val="left"/>
    </w:pPr>
    <w:rPr>
      <w:rFonts w:ascii="Courier" w:hAnsi="Courier"/>
      <w:sz w:val="18"/>
    </w:rPr>
  </w:style>
  <w:style w:type="character" w:customStyle="1" w:styleId="CodeimText">
    <w:name w:val="Code im Text"/>
    <w:basedOn w:val="Absatz-Standardschriftart"/>
    <w:uiPriority w:val="1"/>
    <w:qFormat/>
    <w:rsid w:val="00D5408B"/>
    <w:rPr>
      <w:rFonts w:ascii="Courier" w:hAnsi="Courier"/>
    </w:rPr>
  </w:style>
  <w:style w:type="paragraph" w:styleId="Aufzhlungszeichen">
    <w:name w:val="List Bullet"/>
    <w:basedOn w:val="Standard"/>
    <w:rsid w:val="006B36AB"/>
    <w:pPr>
      <w:numPr>
        <w:numId w:val="15"/>
      </w:numPr>
      <w:contextualSpacing/>
    </w:pPr>
  </w:style>
  <w:style w:type="character" w:styleId="Endnotenzeichen">
    <w:name w:val="endnote reference"/>
    <w:basedOn w:val="Absatz-Standardschriftart"/>
    <w:rsid w:val="00DF2C57"/>
    <w:rPr>
      <w:vertAlign w:val="superscript"/>
    </w:rPr>
  </w:style>
  <w:style w:type="paragraph" w:customStyle="1" w:styleId="TextBac">
    <w:name w:val="Text_Bac"/>
    <w:basedOn w:val="Standard"/>
    <w:link w:val="TextBacZchn"/>
    <w:autoRedefine/>
    <w:rsid w:val="00084445"/>
    <w:pPr>
      <w:framePr w:hSpace="141" w:wrap="around" w:vAnchor="text" w:hAnchor="page" w:x="2387" w:y="66"/>
      <w:tabs>
        <w:tab w:val="clear" w:pos="560"/>
        <w:tab w:val="clear" w:pos="1120"/>
        <w:tab w:val="clear" w:pos="1720"/>
        <w:tab w:val="clear" w:pos="2120"/>
        <w:tab w:val="clear" w:pos="5640"/>
        <w:tab w:val="left" w:pos="567"/>
        <w:tab w:val="left" w:pos="4678"/>
        <w:tab w:val="right" w:pos="9639"/>
      </w:tabs>
      <w:adjustRightInd w:val="0"/>
      <w:spacing w:before="60" w:after="0" w:line="360" w:lineRule="auto"/>
      <w:jc w:val="left"/>
      <w:textAlignment w:val="baseline"/>
    </w:pPr>
    <w:rPr>
      <w:rFonts w:eastAsia="Cambria"/>
      <w:sz w:val="20"/>
      <w:szCs w:val="20"/>
      <w:lang w:val="de-DE"/>
    </w:rPr>
  </w:style>
  <w:style w:type="character" w:customStyle="1" w:styleId="FunotentextZchn">
    <w:name w:val="Fußnotentext Zchn"/>
    <w:basedOn w:val="Absatz-Standardschriftart"/>
    <w:link w:val="Funotentext"/>
    <w:rsid w:val="00BC0301"/>
    <w:rPr>
      <w:rFonts w:ascii="Arial" w:hAnsi="Arial"/>
      <w:szCs w:val="22"/>
      <w:lang w:val="de-AT"/>
    </w:rPr>
  </w:style>
  <w:style w:type="character" w:customStyle="1" w:styleId="TextBacZchn">
    <w:name w:val="Text_Bac Zchn"/>
    <w:basedOn w:val="Absatz-Standardschriftart"/>
    <w:link w:val="TextBac"/>
    <w:rsid w:val="00084445"/>
    <w:rPr>
      <w:rFonts w:ascii="Arial" w:eastAsia="Cambria" w:hAnsi="Arial"/>
    </w:rPr>
  </w:style>
  <w:style w:type="paragraph" w:customStyle="1" w:styleId="Literaturverzeichnis3">
    <w:name w:val="Literaturverzeichnis3"/>
    <w:basedOn w:val="Standard"/>
    <w:rsid w:val="00CC7B83"/>
    <w:pPr>
      <w:spacing w:before="1200" w:after="0" w:line="480" w:lineRule="auto"/>
      <w:ind w:left="720" w:hanging="720"/>
      <w:jc w:val="center"/>
    </w:pPr>
    <w:rPr>
      <w:rFonts w:cs="Arial"/>
      <w:sz w:val="48"/>
      <w:szCs w:val="48"/>
      <w:lang w:val="de-DE"/>
    </w:rPr>
  </w:style>
  <w:style w:type="paragraph" w:customStyle="1" w:styleId="Gegenberstellung">
    <w:name w:val="Gegenüberstellung"/>
    <w:basedOn w:val="Textkrper"/>
    <w:rsid w:val="007E5005"/>
    <w:pPr>
      <w:keepLines/>
      <w:widowControl w:val="0"/>
      <w:tabs>
        <w:tab w:val="clear" w:pos="560"/>
        <w:tab w:val="clear" w:pos="1120"/>
        <w:tab w:val="clear" w:pos="1720"/>
        <w:tab w:val="clear" w:pos="2120"/>
        <w:tab w:val="clear" w:pos="5640"/>
        <w:tab w:val="left" w:pos="3969"/>
      </w:tabs>
      <w:suppressAutoHyphens/>
      <w:spacing w:after="62" w:line="264" w:lineRule="auto"/>
      <w:ind w:left="2551" w:hanging="2268"/>
      <w:jc w:val="left"/>
    </w:pPr>
    <w:rPr>
      <w:rFonts w:ascii="Thorndale" w:eastAsia="HG Mincho Light J" w:hAnsi="Thorndale"/>
      <w:szCs w:val="24"/>
      <w:lang w:val="de-DE"/>
    </w:rPr>
  </w:style>
  <w:style w:type="paragraph" w:styleId="Untertitel">
    <w:name w:val="Subtitle"/>
    <w:basedOn w:val="Standard"/>
    <w:next w:val="Gegenberstellung"/>
    <w:link w:val="UntertitelZchn"/>
    <w:rsid w:val="007709FC"/>
    <w:pPr>
      <w:keepNext/>
      <w:widowControl w:val="0"/>
      <w:pBdr>
        <w:bottom w:val="single" w:sz="1" w:space="0" w:color="000000"/>
      </w:pBdr>
      <w:tabs>
        <w:tab w:val="clear" w:pos="560"/>
        <w:tab w:val="clear" w:pos="1120"/>
        <w:tab w:val="clear" w:pos="1720"/>
        <w:tab w:val="clear" w:pos="2120"/>
        <w:tab w:val="clear" w:pos="5640"/>
      </w:tabs>
      <w:suppressAutoHyphens/>
      <w:spacing w:before="160" w:after="120" w:line="264" w:lineRule="auto"/>
      <w:jc w:val="left"/>
    </w:pPr>
    <w:rPr>
      <w:rFonts w:ascii="Thorndale" w:eastAsia="HG Mincho Light J" w:hAnsi="Thorndale"/>
      <w:b/>
      <w:sz w:val="20"/>
      <w:szCs w:val="24"/>
      <w:lang w:val="de-DE"/>
    </w:rPr>
  </w:style>
  <w:style w:type="character" w:customStyle="1" w:styleId="UntertitelZchn">
    <w:name w:val="Untertitel Zchn"/>
    <w:basedOn w:val="Absatz-Standardschriftart"/>
    <w:link w:val="Untertitel"/>
    <w:rsid w:val="007709FC"/>
    <w:rPr>
      <w:rFonts w:ascii="Thorndale" w:eastAsia="HG Mincho Light J" w:hAnsi="Thorndale"/>
      <w:b/>
      <w:szCs w:val="24"/>
    </w:rPr>
  </w:style>
  <w:style w:type="paragraph" w:customStyle="1" w:styleId="Kapiteltext">
    <w:name w:val="Kapiteltext"/>
    <w:basedOn w:val="Standard"/>
    <w:qFormat/>
    <w:rsid w:val="003A34FA"/>
    <w:rPr>
      <w:i/>
    </w:rPr>
  </w:style>
  <w:style w:type="character" w:styleId="HTMLCode">
    <w:name w:val="HTML Code"/>
    <w:basedOn w:val="Absatz-Standardschriftart"/>
    <w:qFormat/>
    <w:rsid w:val="000E6803"/>
    <w:rPr>
      <w:rFonts w:ascii="Courier" w:hAnsi="Courie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ms Rmn" w:eastAsia="Times New Roman" w:hAnsi="Tms Rmn" w:cs="Times New Roman"/>
        <w:lang w:val="de-DE" w:eastAsia="de-DE"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uiPriority="99"/>
    <w:lsdException w:name="caption" w:qFormat="1"/>
    <w:lsdException w:name="table of figures" w:uiPriority="99" w:qFormat="1"/>
    <w:lsdException w:name="footnote reference" w:qFormat="1"/>
    <w:lsdException w:name="page number" w:uiPriority="99"/>
    <w:lsdException w:name="Title" w:uiPriority="10"/>
    <w:lsdException w:name="Hyperlink" w:uiPriority="99"/>
    <w:lsdException w:name="Strong" w:qFormat="1"/>
    <w:lsdException w:name="Normal (Web)" w:uiPriority="99"/>
    <w:lsdException w:name="HTML Code" w:qFormat="1"/>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atentStyles>
  <w:style w:type="paragraph" w:default="1" w:styleId="Standard">
    <w:name w:val="Normal"/>
    <w:qFormat/>
    <w:rsid w:val="00122591"/>
    <w:pPr>
      <w:tabs>
        <w:tab w:val="left" w:pos="560"/>
        <w:tab w:val="left" w:pos="1120"/>
        <w:tab w:val="left" w:pos="1720"/>
        <w:tab w:val="left" w:pos="2120"/>
        <w:tab w:val="left" w:pos="5640"/>
      </w:tabs>
      <w:spacing w:after="180" w:line="320" w:lineRule="atLeast"/>
      <w:jc w:val="both"/>
    </w:pPr>
    <w:rPr>
      <w:rFonts w:ascii="Arial" w:hAnsi="Arial"/>
      <w:sz w:val="22"/>
      <w:szCs w:val="22"/>
      <w:lang w:val="de-AT"/>
    </w:rPr>
  </w:style>
  <w:style w:type="paragraph" w:styleId="berschrift1">
    <w:name w:val="heading 1"/>
    <w:basedOn w:val="Standard"/>
    <w:next w:val="Standard"/>
    <w:link w:val="berschrift1Zeichen"/>
    <w:uiPriority w:val="9"/>
    <w:qFormat/>
    <w:rsid w:val="0042563D"/>
    <w:pPr>
      <w:pageBreakBefore/>
      <w:numPr>
        <w:numId w:val="4"/>
      </w:numPr>
      <w:tabs>
        <w:tab w:val="clear" w:pos="560"/>
        <w:tab w:val="clear" w:pos="1120"/>
      </w:tabs>
      <w:spacing w:before="1200" w:after="840"/>
      <w:ind w:left="431" w:hanging="431"/>
      <w:jc w:val="left"/>
      <w:outlineLvl w:val="0"/>
    </w:pPr>
    <w:rPr>
      <w:b/>
      <w:sz w:val="48"/>
    </w:rPr>
  </w:style>
  <w:style w:type="paragraph" w:styleId="berschrift2">
    <w:name w:val="heading 2"/>
    <w:basedOn w:val="Standard"/>
    <w:next w:val="Standard"/>
    <w:link w:val="berschrift2Zeichen"/>
    <w:uiPriority w:val="9"/>
    <w:qFormat/>
    <w:rsid w:val="0042563D"/>
    <w:pPr>
      <w:keepNext/>
      <w:numPr>
        <w:ilvl w:val="1"/>
        <w:numId w:val="4"/>
      </w:numPr>
      <w:tabs>
        <w:tab w:val="clear" w:pos="560"/>
        <w:tab w:val="clear" w:pos="1120"/>
      </w:tabs>
      <w:spacing w:before="600"/>
      <w:ind w:left="737" w:hanging="737"/>
      <w:jc w:val="left"/>
      <w:outlineLvl w:val="1"/>
    </w:pPr>
    <w:rPr>
      <w:b/>
      <w:sz w:val="36"/>
    </w:rPr>
  </w:style>
  <w:style w:type="paragraph" w:styleId="berschrift3">
    <w:name w:val="heading 3"/>
    <w:basedOn w:val="Standard"/>
    <w:next w:val="Standard"/>
    <w:link w:val="berschrift3Zeichen"/>
    <w:uiPriority w:val="9"/>
    <w:qFormat/>
    <w:rsid w:val="00862268"/>
    <w:pPr>
      <w:keepNext/>
      <w:numPr>
        <w:ilvl w:val="2"/>
        <w:numId w:val="4"/>
      </w:numPr>
      <w:tabs>
        <w:tab w:val="clear" w:pos="560"/>
        <w:tab w:val="clear" w:pos="1120"/>
        <w:tab w:val="clear" w:pos="1720"/>
        <w:tab w:val="clear" w:pos="2120"/>
        <w:tab w:val="clear" w:pos="5640"/>
        <w:tab w:val="left" w:pos="851"/>
      </w:tabs>
      <w:spacing w:before="400" w:after="120"/>
      <w:ind w:left="794" w:hanging="794"/>
      <w:outlineLvl w:val="2"/>
    </w:pPr>
    <w:rPr>
      <w:b/>
      <w:sz w:val="24"/>
    </w:rPr>
  </w:style>
  <w:style w:type="paragraph" w:styleId="berschrift4">
    <w:name w:val="heading 4"/>
    <w:basedOn w:val="Standard"/>
    <w:next w:val="Standard"/>
    <w:link w:val="berschrift4Zeichen"/>
    <w:uiPriority w:val="9"/>
    <w:qFormat/>
    <w:rsid w:val="00C86F26"/>
    <w:pPr>
      <w:keepNext/>
      <w:numPr>
        <w:ilvl w:val="3"/>
        <w:numId w:val="4"/>
      </w:numPr>
      <w:spacing w:before="240" w:after="120"/>
      <w:ind w:left="862" w:hanging="862"/>
      <w:outlineLvl w:val="3"/>
    </w:pPr>
    <w:rPr>
      <w:i/>
      <w:sz w:val="24"/>
    </w:rPr>
  </w:style>
  <w:style w:type="paragraph" w:styleId="berschrift5">
    <w:name w:val="heading 5"/>
    <w:basedOn w:val="Standard"/>
    <w:next w:val="Standard"/>
    <w:link w:val="berschrift5Zeichen"/>
    <w:uiPriority w:val="9"/>
    <w:qFormat/>
    <w:rsid w:val="00D512F9"/>
    <w:pPr>
      <w:numPr>
        <w:ilvl w:val="4"/>
        <w:numId w:val="4"/>
      </w:numPr>
      <w:spacing w:before="240" w:after="60"/>
      <w:outlineLvl w:val="4"/>
    </w:pPr>
  </w:style>
  <w:style w:type="paragraph" w:styleId="berschrift6">
    <w:name w:val="heading 6"/>
    <w:basedOn w:val="Standard"/>
    <w:next w:val="Standard"/>
    <w:rsid w:val="00D512F9"/>
    <w:pPr>
      <w:numPr>
        <w:ilvl w:val="5"/>
        <w:numId w:val="4"/>
      </w:numPr>
      <w:spacing w:before="240" w:after="60"/>
      <w:outlineLvl w:val="5"/>
    </w:pPr>
    <w:rPr>
      <w:rFonts w:ascii="Times New Roman" w:hAnsi="Times New Roman"/>
      <w:i/>
    </w:rPr>
  </w:style>
  <w:style w:type="paragraph" w:styleId="berschrift7">
    <w:name w:val="heading 7"/>
    <w:basedOn w:val="Standard"/>
    <w:next w:val="Standard"/>
    <w:rsid w:val="00D512F9"/>
    <w:pPr>
      <w:numPr>
        <w:ilvl w:val="6"/>
        <w:numId w:val="4"/>
      </w:numPr>
      <w:spacing w:before="240" w:after="60"/>
      <w:outlineLvl w:val="6"/>
    </w:pPr>
    <w:rPr>
      <w:sz w:val="20"/>
    </w:rPr>
  </w:style>
  <w:style w:type="paragraph" w:styleId="berschrift8">
    <w:name w:val="heading 8"/>
    <w:basedOn w:val="Standard"/>
    <w:next w:val="Standard"/>
    <w:rsid w:val="00D512F9"/>
    <w:pPr>
      <w:numPr>
        <w:ilvl w:val="7"/>
        <w:numId w:val="4"/>
      </w:numPr>
      <w:spacing w:before="240" w:after="60"/>
      <w:outlineLvl w:val="7"/>
    </w:pPr>
    <w:rPr>
      <w:i/>
      <w:sz w:val="20"/>
    </w:rPr>
  </w:style>
  <w:style w:type="paragraph" w:styleId="berschrift9">
    <w:name w:val="heading 9"/>
    <w:basedOn w:val="Standard"/>
    <w:next w:val="Standard"/>
    <w:rsid w:val="00D512F9"/>
    <w:pPr>
      <w:numPr>
        <w:ilvl w:val="8"/>
        <w:numId w:val="4"/>
      </w:numPr>
      <w:spacing w:before="240" w:after="60"/>
      <w:outlineLvl w:val="8"/>
    </w:pPr>
    <w:rPr>
      <w:b/>
      <w:i/>
      <w:sz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Verzeichnis2">
    <w:name w:val="toc 2"/>
    <w:basedOn w:val="Standard"/>
    <w:next w:val="Standard"/>
    <w:uiPriority w:val="39"/>
    <w:qFormat/>
    <w:rsid w:val="008C5C56"/>
    <w:pPr>
      <w:tabs>
        <w:tab w:val="clear" w:pos="560"/>
        <w:tab w:val="clear" w:pos="1120"/>
        <w:tab w:val="clear" w:pos="1720"/>
        <w:tab w:val="clear" w:pos="2120"/>
        <w:tab w:val="clear" w:pos="5640"/>
        <w:tab w:val="left" w:pos="720"/>
        <w:tab w:val="right" w:pos="7931"/>
      </w:tabs>
      <w:spacing w:after="0"/>
      <w:ind w:left="238"/>
      <w:jc w:val="left"/>
    </w:pPr>
    <w:rPr>
      <w:noProof/>
    </w:rPr>
  </w:style>
  <w:style w:type="paragraph" w:styleId="Verzeichnis1">
    <w:name w:val="toc 1"/>
    <w:basedOn w:val="Standard"/>
    <w:next w:val="Standard"/>
    <w:uiPriority w:val="39"/>
    <w:qFormat/>
    <w:rsid w:val="008C5C56"/>
    <w:pPr>
      <w:tabs>
        <w:tab w:val="clear" w:pos="560"/>
        <w:tab w:val="clear" w:pos="1120"/>
        <w:tab w:val="clear" w:pos="1720"/>
        <w:tab w:val="clear" w:pos="2120"/>
        <w:tab w:val="clear" w:pos="5640"/>
        <w:tab w:val="right" w:pos="7931"/>
      </w:tabs>
      <w:spacing w:before="120" w:after="0"/>
      <w:jc w:val="left"/>
    </w:pPr>
    <w:rPr>
      <w:b/>
    </w:rPr>
  </w:style>
  <w:style w:type="paragraph" w:styleId="Fuzeile">
    <w:name w:val="footer"/>
    <w:basedOn w:val="Standard"/>
    <w:link w:val="FuzeileZeichen"/>
    <w:rsid w:val="007C4B6B"/>
    <w:pPr>
      <w:tabs>
        <w:tab w:val="clear" w:pos="560"/>
        <w:tab w:val="clear" w:pos="1120"/>
        <w:tab w:val="clear" w:pos="1720"/>
        <w:tab w:val="clear" w:pos="2120"/>
        <w:tab w:val="clear" w:pos="5640"/>
        <w:tab w:val="center" w:pos="4252"/>
        <w:tab w:val="right" w:pos="8504"/>
      </w:tabs>
      <w:jc w:val="center"/>
    </w:pPr>
  </w:style>
  <w:style w:type="paragraph" w:styleId="Kopfzeile">
    <w:name w:val="header"/>
    <w:basedOn w:val="Standard"/>
    <w:link w:val="KopfzeileZeichen"/>
    <w:uiPriority w:val="99"/>
    <w:rsid w:val="007C4B6B"/>
    <w:pPr>
      <w:tabs>
        <w:tab w:val="clear" w:pos="560"/>
        <w:tab w:val="clear" w:pos="1120"/>
        <w:tab w:val="clear" w:pos="1720"/>
        <w:tab w:val="clear" w:pos="2120"/>
        <w:tab w:val="clear" w:pos="5640"/>
        <w:tab w:val="right" w:pos="7900"/>
      </w:tabs>
      <w:jc w:val="left"/>
    </w:pPr>
    <w:rPr>
      <w:sz w:val="20"/>
    </w:rPr>
  </w:style>
  <w:style w:type="character" w:styleId="Funotenzeichen">
    <w:name w:val="footnote reference"/>
    <w:basedOn w:val="Absatzstandardschriftart"/>
    <w:qFormat/>
    <w:rsid w:val="00D51441"/>
    <w:rPr>
      <w:position w:val="6"/>
      <w:sz w:val="16"/>
      <w:szCs w:val="16"/>
    </w:rPr>
  </w:style>
  <w:style w:type="paragraph" w:styleId="Funotentext">
    <w:name w:val="footnote text"/>
    <w:basedOn w:val="Standard"/>
    <w:link w:val="FunotentextZeichen"/>
    <w:qFormat/>
    <w:rsid w:val="00BC0301"/>
    <w:pPr>
      <w:spacing w:after="60" w:line="240" w:lineRule="auto"/>
    </w:pPr>
    <w:rPr>
      <w:sz w:val="20"/>
    </w:rPr>
  </w:style>
  <w:style w:type="character" w:styleId="Seitenzahl">
    <w:name w:val="page number"/>
    <w:basedOn w:val="Absatzstandardschriftart"/>
    <w:uiPriority w:val="99"/>
    <w:rsid w:val="007C4B6B"/>
  </w:style>
  <w:style w:type="paragraph" w:customStyle="1" w:styleId="Eingerckt">
    <w:name w:val="Eingerückt"/>
    <w:basedOn w:val="Standard"/>
    <w:rsid w:val="007C4B6B"/>
    <w:pPr>
      <w:tabs>
        <w:tab w:val="clear" w:pos="560"/>
        <w:tab w:val="clear" w:pos="1120"/>
      </w:tabs>
      <w:ind w:left="1580" w:hanging="1580"/>
    </w:pPr>
  </w:style>
  <w:style w:type="paragraph" w:customStyle="1" w:styleId="Aufzhlung">
    <w:name w:val="Aufzählung"/>
    <w:basedOn w:val="Standard"/>
    <w:rsid w:val="007C4B6B"/>
    <w:pPr>
      <w:ind w:left="420" w:hanging="420"/>
    </w:pPr>
  </w:style>
  <w:style w:type="paragraph" w:customStyle="1" w:styleId="Aufzhlung2">
    <w:name w:val="Aufzählung2"/>
    <w:basedOn w:val="Aufzhlung"/>
    <w:rsid w:val="00A46C4A"/>
    <w:pPr>
      <w:numPr>
        <w:numId w:val="2"/>
      </w:numPr>
      <w:tabs>
        <w:tab w:val="clear" w:pos="360"/>
        <w:tab w:val="clear" w:pos="560"/>
        <w:tab w:val="clear" w:pos="1120"/>
        <w:tab w:val="clear" w:pos="1720"/>
        <w:tab w:val="left" w:pos="1134"/>
      </w:tabs>
      <w:ind w:left="1134" w:hanging="426"/>
    </w:pPr>
  </w:style>
  <w:style w:type="paragraph" w:customStyle="1" w:styleId="Aufzhlung3">
    <w:name w:val="Aufzählung3"/>
    <w:basedOn w:val="Aufzhlung2"/>
    <w:rsid w:val="00A46C4A"/>
    <w:pPr>
      <w:numPr>
        <w:numId w:val="1"/>
      </w:numPr>
      <w:tabs>
        <w:tab w:val="clear" w:pos="360"/>
        <w:tab w:val="clear" w:pos="1134"/>
        <w:tab w:val="num" w:pos="1428"/>
      </w:tabs>
      <w:ind w:left="1428" w:hanging="294"/>
    </w:pPr>
  </w:style>
  <w:style w:type="paragraph" w:customStyle="1" w:styleId="Titel1">
    <w:name w:val="Titel1"/>
    <w:basedOn w:val="Standard"/>
    <w:next w:val="Standard"/>
    <w:rsid w:val="007C4B6B"/>
    <w:pPr>
      <w:keepLines/>
      <w:tabs>
        <w:tab w:val="clear" w:pos="560"/>
      </w:tabs>
      <w:spacing w:before="1130" w:line="480" w:lineRule="atLeast"/>
      <w:ind w:left="840" w:hanging="851"/>
      <w:jc w:val="left"/>
    </w:pPr>
    <w:rPr>
      <w:b/>
      <w:sz w:val="36"/>
    </w:rPr>
  </w:style>
  <w:style w:type="paragraph" w:customStyle="1" w:styleId="Titel2">
    <w:name w:val="Titel2"/>
    <w:basedOn w:val="Titel1"/>
    <w:rsid w:val="007C4B6B"/>
    <w:pPr>
      <w:spacing w:before="0" w:line="360" w:lineRule="atLeast"/>
      <w:ind w:right="11" w:hanging="840"/>
    </w:pPr>
    <w:rPr>
      <w:sz w:val="28"/>
    </w:rPr>
  </w:style>
  <w:style w:type="paragraph" w:customStyle="1" w:styleId="Zitat">
    <w:name w:val="Zitat"/>
    <w:basedOn w:val="Standard"/>
    <w:link w:val="ZitatZchn"/>
    <w:qFormat/>
    <w:rsid w:val="0067045D"/>
    <w:pPr>
      <w:tabs>
        <w:tab w:val="clear" w:pos="560"/>
        <w:tab w:val="left" w:pos="840"/>
      </w:tabs>
      <w:spacing w:before="200" w:after="200"/>
      <w:ind w:left="840" w:right="543"/>
    </w:pPr>
    <w:rPr>
      <w:i/>
    </w:rPr>
  </w:style>
  <w:style w:type="paragraph" w:customStyle="1" w:styleId="TitelAbschnitt">
    <w:name w:val="TitelAbschnitt"/>
    <w:basedOn w:val="Standard"/>
    <w:rsid w:val="007C4B6B"/>
    <w:rPr>
      <w:i/>
    </w:rPr>
  </w:style>
  <w:style w:type="paragraph" w:customStyle="1" w:styleId="Bild">
    <w:name w:val="Bild"/>
    <w:basedOn w:val="Standard"/>
    <w:next w:val="Standard"/>
    <w:rsid w:val="007C4B6B"/>
    <w:pPr>
      <w:keepLines/>
      <w:spacing w:before="560" w:after="560" w:line="560" w:lineRule="atLeast"/>
      <w:jc w:val="center"/>
    </w:pPr>
    <w:rPr>
      <w:i/>
    </w:rPr>
  </w:style>
  <w:style w:type="paragraph" w:styleId="Verzeichnis3">
    <w:name w:val="toc 3"/>
    <w:basedOn w:val="Standard"/>
    <w:next w:val="Standard"/>
    <w:uiPriority w:val="39"/>
    <w:qFormat/>
    <w:rsid w:val="008C5C56"/>
    <w:pPr>
      <w:tabs>
        <w:tab w:val="clear" w:pos="560"/>
        <w:tab w:val="clear" w:pos="1120"/>
        <w:tab w:val="clear" w:pos="1720"/>
        <w:tab w:val="clear" w:pos="2120"/>
        <w:tab w:val="clear" w:pos="5640"/>
        <w:tab w:val="right" w:pos="7931"/>
      </w:tabs>
      <w:spacing w:after="0"/>
      <w:ind w:left="482"/>
      <w:jc w:val="left"/>
    </w:pPr>
    <w:rPr>
      <w:sz w:val="20"/>
    </w:rPr>
  </w:style>
  <w:style w:type="paragraph" w:styleId="Verzeichnis4">
    <w:name w:val="toc 4"/>
    <w:basedOn w:val="Standard"/>
    <w:next w:val="Standard"/>
    <w:uiPriority w:val="39"/>
    <w:rsid w:val="007C4B6B"/>
    <w:pPr>
      <w:tabs>
        <w:tab w:val="clear" w:pos="560"/>
        <w:tab w:val="clear" w:pos="1120"/>
        <w:tab w:val="clear" w:pos="1720"/>
        <w:tab w:val="clear" w:pos="2120"/>
        <w:tab w:val="clear" w:pos="5640"/>
        <w:tab w:val="right" w:pos="7931"/>
      </w:tabs>
      <w:ind w:left="720"/>
      <w:jc w:val="left"/>
    </w:pPr>
    <w:rPr>
      <w:rFonts w:ascii="Times New Roman" w:hAnsi="Times New Roman"/>
      <w:sz w:val="20"/>
    </w:rPr>
  </w:style>
  <w:style w:type="paragraph" w:styleId="Verzeichnis5">
    <w:name w:val="toc 5"/>
    <w:basedOn w:val="Standard"/>
    <w:next w:val="Standard"/>
    <w:uiPriority w:val="39"/>
    <w:rsid w:val="007C4B6B"/>
    <w:pPr>
      <w:tabs>
        <w:tab w:val="clear" w:pos="560"/>
        <w:tab w:val="clear" w:pos="1120"/>
        <w:tab w:val="clear" w:pos="1720"/>
        <w:tab w:val="clear" w:pos="2120"/>
        <w:tab w:val="clear" w:pos="5640"/>
        <w:tab w:val="right" w:pos="7931"/>
      </w:tabs>
      <w:ind w:left="960"/>
      <w:jc w:val="left"/>
    </w:pPr>
    <w:rPr>
      <w:rFonts w:ascii="Times New Roman" w:hAnsi="Times New Roman"/>
      <w:sz w:val="20"/>
    </w:rPr>
  </w:style>
  <w:style w:type="paragraph" w:styleId="Verzeichnis6">
    <w:name w:val="toc 6"/>
    <w:basedOn w:val="Standard"/>
    <w:next w:val="Standard"/>
    <w:uiPriority w:val="39"/>
    <w:rsid w:val="007C4B6B"/>
    <w:pPr>
      <w:tabs>
        <w:tab w:val="clear" w:pos="560"/>
        <w:tab w:val="clear" w:pos="1120"/>
        <w:tab w:val="clear" w:pos="1720"/>
        <w:tab w:val="clear" w:pos="2120"/>
        <w:tab w:val="clear" w:pos="5640"/>
        <w:tab w:val="right" w:pos="7931"/>
      </w:tabs>
      <w:ind w:left="1200"/>
      <w:jc w:val="left"/>
    </w:pPr>
    <w:rPr>
      <w:rFonts w:ascii="Times New Roman" w:hAnsi="Times New Roman"/>
      <w:sz w:val="20"/>
    </w:rPr>
  </w:style>
  <w:style w:type="paragraph" w:styleId="Verzeichnis7">
    <w:name w:val="toc 7"/>
    <w:basedOn w:val="Standard"/>
    <w:next w:val="Standard"/>
    <w:uiPriority w:val="39"/>
    <w:rsid w:val="007C4B6B"/>
    <w:pPr>
      <w:tabs>
        <w:tab w:val="clear" w:pos="560"/>
        <w:tab w:val="clear" w:pos="1120"/>
        <w:tab w:val="clear" w:pos="1720"/>
        <w:tab w:val="clear" w:pos="2120"/>
        <w:tab w:val="clear" w:pos="5640"/>
        <w:tab w:val="right" w:pos="7931"/>
      </w:tabs>
      <w:ind w:left="1440"/>
      <w:jc w:val="left"/>
    </w:pPr>
    <w:rPr>
      <w:rFonts w:ascii="Times New Roman" w:hAnsi="Times New Roman"/>
      <w:sz w:val="20"/>
    </w:rPr>
  </w:style>
  <w:style w:type="paragraph" w:styleId="Verzeichnis8">
    <w:name w:val="toc 8"/>
    <w:basedOn w:val="Standard"/>
    <w:next w:val="Standard"/>
    <w:uiPriority w:val="39"/>
    <w:rsid w:val="007C4B6B"/>
    <w:pPr>
      <w:tabs>
        <w:tab w:val="clear" w:pos="560"/>
        <w:tab w:val="clear" w:pos="1120"/>
        <w:tab w:val="clear" w:pos="1720"/>
        <w:tab w:val="clear" w:pos="2120"/>
        <w:tab w:val="clear" w:pos="5640"/>
        <w:tab w:val="right" w:pos="7931"/>
      </w:tabs>
      <w:ind w:left="1680"/>
      <w:jc w:val="left"/>
    </w:pPr>
    <w:rPr>
      <w:rFonts w:ascii="Times New Roman" w:hAnsi="Times New Roman"/>
      <w:sz w:val="20"/>
    </w:rPr>
  </w:style>
  <w:style w:type="paragraph" w:styleId="Verzeichnis9">
    <w:name w:val="toc 9"/>
    <w:basedOn w:val="Standard"/>
    <w:next w:val="Standard"/>
    <w:uiPriority w:val="39"/>
    <w:rsid w:val="007C4B6B"/>
    <w:pPr>
      <w:tabs>
        <w:tab w:val="clear" w:pos="560"/>
        <w:tab w:val="clear" w:pos="1120"/>
        <w:tab w:val="clear" w:pos="1720"/>
        <w:tab w:val="clear" w:pos="2120"/>
        <w:tab w:val="clear" w:pos="5640"/>
        <w:tab w:val="right" w:pos="7931"/>
      </w:tabs>
      <w:ind w:left="1920"/>
      <w:jc w:val="left"/>
    </w:pPr>
    <w:rPr>
      <w:rFonts w:ascii="Times New Roman" w:hAnsi="Times New Roman"/>
      <w:sz w:val="20"/>
    </w:rPr>
  </w:style>
  <w:style w:type="paragraph" w:styleId="Beschriftung">
    <w:name w:val="caption"/>
    <w:basedOn w:val="Standard"/>
    <w:next w:val="Standard"/>
    <w:qFormat/>
    <w:rsid w:val="00DD4BCA"/>
    <w:pPr>
      <w:spacing w:before="120" w:after="360" w:line="240" w:lineRule="atLeast"/>
      <w:jc w:val="center"/>
    </w:pPr>
    <w:rPr>
      <w:i/>
    </w:rPr>
  </w:style>
  <w:style w:type="paragraph" w:customStyle="1" w:styleId="Nummerierung">
    <w:name w:val="Nummerierung"/>
    <w:basedOn w:val="Standard"/>
    <w:rsid w:val="007C4B6B"/>
    <w:pPr>
      <w:tabs>
        <w:tab w:val="clear" w:pos="560"/>
        <w:tab w:val="num" w:pos="720"/>
      </w:tabs>
      <w:ind w:left="720" w:hanging="360"/>
    </w:pPr>
  </w:style>
  <w:style w:type="paragraph" w:customStyle="1" w:styleId="NeuNummerierung">
    <w:name w:val="NeuNummerierung"/>
    <w:basedOn w:val="Nummerierung"/>
    <w:next w:val="Nummerierung"/>
    <w:rsid w:val="00A46C4A"/>
    <w:pPr>
      <w:numPr>
        <w:numId w:val="3"/>
      </w:numPr>
      <w:tabs>
        <w:tab w:val="clear" w:pos="360"/>
        <w:tab w:val="num" w:pos="720"/>
      </w:tabs>
      <w:ind w:left="720"/>
    </w:pPr>
  </w:style>
  <w:style w:type="paragraph" w:styleId="Abbildungsverzeichnis">
    <w:name w:val="table of figures"/>
    <w:basedOn w:val="Standard"/>
    <w:next w:val="Standard"/>
    <w:uiPriority w:val="99"/>
    <w:qFormat/>
    <w:rsid w:val="000E6803"/>
    <w:pPr>
      <w:tabs>
        <w:tab w:val="clear" w:pos="560"/>
        <w:tab w:val="clear" w:pos="1120"/>
        <w:tab w:val="clear" w:pos="1720"/>
        <w:tab w:val="clear" w:pos="2120"/>
        <w:tab w:val="clear" w:pos="5640"/>
        <w:tab w:val="right" w:leader="dot" w:pos="7920"/>
      </w:tabs>
      <w:ind w:left="440" w:hanging="440"/>
    </w:pPr>
    <w:rPr>
      <w:noProof/>
    </w:rPr>
  </w:style>
  <w:style w:type="paragraph" w:styleId="Textkrper">
    <w:name w:val="Body Text"/>
    <w:basedOn w:val="Standard"/>
    <w:link w:val="TextkrperZeichen"/>
    <w:rsid w:val="007C4B6B"/>
    <w:rPr>
      <w:lang w:val="de-CH"/>
    </w:rPr>
  </w:style>
  <w:style w:type="paragraph" w:styleId="Textkrper2">
    <w:name w:val="Body Text 2"/>
    <w:basedOn w:val="Standard"/>
    <w:rsid w:val="007C4B6B"/>
    <w:pPr>
      <w:tabs>
        <w:tab w:val="clear" w:pos="560"/>
        <w:tab w:val="clear" w:pos="1120"/>
        <w:tab w:val="clear" w:pos="1720"/>
        <w:tab w:val="clear" w:pos="2120"/>
        <w:tab w:val="clear" w:pos="5640"/>
      </w:tabs>
      <w:autoSpaceDE w:val="0"/>
      <w:autoSpaceDN w:val="0"/>
      <w:adjustRightInd w:val="0"/>
      <w:spacing w:line="240" w:lineRule="auto"/>
      <w:jc w:val="center"/>
    </w:pPr>
    <w:rPr>
      <w:rFonts w:cs="Arial"/>
      <w:sz w:val="48"/>
      <w:szCs w:val="48"/>
      <w:lang w:val="de-DE"/>
    </w:rPr>
  </w:style>
  <w:style w:type="paragraph" w:styleId="Textkrper3">
    <w:name w:val="Body Text 3"/>
    <w:basedOn w:val="Standard"/>
    <w:rsid w:val="007C4B6B"/>
    <w:pPr>
      <w:tabs>
        <w:tab w:val="clear" w:pos="560"/>
        <w:tab w:val="clear" w:pos="1120"/>
        <w:tab w:val="clear" w:pos="1720"/>
        <w:tab w:val="clear" w:pos="2120"/>
        <w:tab w:val="clear" w:pos="5640"/>
      </w:tabs>
      <w:autoSpaceDE w:val="0"/>
      <w:autoSpaceDN w:val="0"/>
      <w:adjustRightInd w:val="0"/>
      <w:spacing w:line="240" w:lineRule="auto"/>
    </w:pPr>
    <w:rPr>
      <w:rFonts w:cs="Arial"/>
      <w:lang w:val="de-DE"/>
    </w:rPr>
  </w:style>
  <w:style w:type="paragraph" w:styleId="Textkrpereinzug">
    <w:name w:val="Body Text Indent"/>
    <w:basedOn w:val="Standard"/>
    <w:link w:val="TextkrpereinzugZeichen"/>
    <w:rsid w:val="007C4B6B"/>
    <w:pPr>
      <w:tabs>
        <w:tab w:val="clear" w:pos="560"/>
        <w:tab w:val="clear" w:pos="1120"/>
        <w:tab w:val="clear" w:pos="1720"/>
        <w:tab w:val="clear" w:pos="2120"/>
        <w:tab w:val="clear" w:pos="5640"/>
      </w:tabs>
      <w:autoSpaceDE w:val="0"/>
      <w:autoSpaceDN w:val="0"/>
      <w:adjustRightInd w:val="0"/>
      <w:spacing w:line="240" w:lineRule="auto"/>
      <w:ind w:left="567" w:hanging="567"/>
      <w:jc w:val="left"/>
    </w:pPr>
    <w:rPr>
      <w:rFonts w:cs="Arial"/>
      <w:i/>
      <w:iCs/>
      <w:lang w:val="de-DE"/>
    </w:rPr>
  </w:style>
  <w:style w:type="character" w:customStyle="1" w:styleId="berschrift2Zeichen">
    <w:name w:val="Überschrift 2 Zeichen"/>
    <w:basedOn w:val="Absatzstandardschriftart"/>
    <w:link w:val="berschrift2"/>
    <w:uiPriority w:val="9"/>
    <w:rsid w:val="0042563D"/>
    <w:rPr>
      <w:rFonts w:ascii="Arial" w:hAnsi="Arial"/>
      <w:b/>
      <w:sz w:val="36"/>
      <w:szCs w:val="22"/>
      <w:lang w:val="de-AT"/>
    </w:rPr>
  </w:style>
  <w:style w:type="paragraph" w:customStyle="1" w:styleId="StandardCalibri">
    <w:name w:val="Standard + Calibri"/>
    <w:basedOn w:val="Standard"/>
    <w:rsid w:val="00A46C4A"/>
    <w:pPr>
      <w:numPr>
        <w:numId w:val="5"/>
      </w:numPr>
      <w:tabs>
        <w:tab w:val="clear" w:pos="567"/>
        <w:tab w:val="num" w:pos="284"/>
        <w:tab w:val="left" w:pos="560"/>
      </w:tabs>
      <w:ind w:left="284" w:hanging="284"/>
    </w:pPr>
  </w:style>
  <w:style w:type="character" w:styleId="Link">
    <w:name w:val="Hyperlink"/>
    <w:basedOn w:val="Absatzstandardschriftart"/>
    <w:uiPriority w:val="99"/>
    <w:rsid w:val="00476CBA"/>
    <w:rPr>
      <w:rFonts w:ascii="Arial" w:hAnsi="Arial" w:cs="Arial" w:hint="default"/>
      <w:b w:val="0"/>
      <w:bCs w:val="0"/>
      <w:color w:val="000099"/>
      <w:sz w:val="18"/>
      <w:szCs w:val="18"/>
      <w:u w:val="single"/>
    </w:rPr>
  </w:style>
  <w:style w:type="paragraph" w:styleId="StandardWeb">
    <w:name w:val="Normal (Web)"/>
    <w:basedOn w:val="Standard"/>
    <w:uiPriority w:val="99"/>
    <w:rsid w:val="00476CBA"/>
    <w:pPr>
      <w:tabs>
        <w:tab w:val="clear" w:pos="560"/>
        <w:tab w:val="clear" w:pos="1120"/>
        <w:tab w:val="clear" w:pos="1720"/>
        <w:tab w:val="clear" w:pos="2120"/>
        <w:tab w:val="clear" w:pos="5640"/>
      </w:tabs>
      <w:spacing w:before="100" w:beforeAutospacing="1" w:after="100" w:afterAutospacing="1" w:line="240" w:lineRule="auto"/>
      <w:jc w:val="left"/>
    </w:pPr>
    <w:rPr>
      <w:rFonts w:cs="Arial"/>
      <w:color w:val="333333"/>
      <w:sz w:val="18"/>
      <w:szCs w:val="18"/>
      <w:lang w:val="de-DE"/>
    </w:rPr>
  </w:style>
  <w:style w:type="character" w:customStyle="1" w:styleId="ZitatZchn">
    <w:name w:val="Zitat Zchn"/>
    <w:basedOn w:val="Absatzstandardschriftart"/>
    <w:link w:val="Zitat"/>
    <w:rsid w:val="0067045D"/>
    <w:rPr>
      <w:rFonts w:ascii="Arial" w:hAnsi="Arial"/>
      <w:i/>
      <w:sz w:val="22"/>
      <w:lang w:val="de-AT" w:eastAsia="de-DE" w:bidi="ar-SA"/>
    </w:rPr>
  </w:style>
  <w:style w:type="numbering" w:customStyle="1" w:styleId="WWOutlineListStyle">
    <w:name w:val="WW_OutlineListStyle"/>
    <w:basedOn w:val="KeineListe"/>
    <w:rsid w:val="00A46C4A"/>
    <w:pPr>
      <w:numPr>
        <w:numId w:val="6"/>
      </w:numPr>
    </w:pPr>
  </w:style>
  <w:style w:type="paragraph" w:customStyle="1" w:styleId="Heading1">
    <w:name w:val="Heading 1"/>
    <w:basedOn w:val="Standard"/>
    <w:next w:val="Standard"/>
    <w:rsid w:val="00A46C4A"/>
    <w:pPr>
      <w:numPr>
        <w:numId w:val="6"/>
      </w:numPr>
      <w:tabs>
        <w:tab w:val="clear" w:pos="560"/>
        <w:tab w:val="clear" w:pos="1120"/>
        <w:tab w:val="clear" w:pos="1720"/>
        <w:tab w:val="clear" w:pos="2120"/>
        <w:tab w:val="clear" w:pos="5640"/>
      </w:tabs>
      <w:suppressAutoHyphens/>
      <w:autoSpaceDN w:val="0"/>
      <w:spacing w:before="1120"/>
      <w:jc w:val="left"/>
      <w:textAlignment w:val="baseline"/>
      <w:outlineLvl w:val="0"/>
    </w:pPr>
    <w:rPr>
      <w:rFonts w:eastAsia="SimSun" w:cs="Lucida Sans"/>
      <w:b/>
      <w:kern w:val="3"/>
      <w:sz w:val="36"/>
      <w:szCs w:val="24"/>
      <w:lang w:eastAsia="zh-CN" w:bidi="hi-IN"/>
    </w:rPr>
  </w:style>
  <w:style w:type="paragraph" w:customStyle="1" w:styleId="Heading2">
    <w:name w:val="Heading 2"/>
    <w:basedOn w:val="Standard"/>
    <w:next w:val="Standard"/>
    <w:rsid w:val="00A46C4A"/>
    <w:pPr>
      <w:numPr>
        <w:ilvl w:val="1"/>
        <w:numId w:val="6"/>
      </w:numPr>
      <w:tabs>
        <w:tab w:val="clear" w:pos="560"/>
        <w:tab w:val="clear" w:pos="1120"/>
        <w:tab w:val="clear" w:pos="1720"/>
        <w:tab w:val="clear" w:pos="2120"/>
        <w:tab w:val="clear" w:pos="5640"/>
      </w:tabs>
      <w:suppressAutoHyphens/>
      <w:autoSpaceDN w:val="0"/>
      <w:spacing w:before="120"/>
      <w:jc w:val="left"/>
      <w:textAlignment w:val="baseline"/>
      <w:outlineLvl w:val="1"/>
    </w:pPr>
    <w:rPr>
      <w:rFonts w:eastAsia="SimSun" w:cs="Lucida Sans"/>
      <w:b/>
      <w:kern w:val="3"/>
      <w:sz w:val="28"/>
      <w:szCs w:val="24"/>
      <w:lang w:eastAsia="zh-CN" w:bidi="hi-IN"/>
    </w:rPr>
  </w:style>
  <w:style w:type="paragraph" w:customStyle="1" w:styleId="Heading3">
    <w:name w:val="Heading 3"/>
    <w:basedOn w:val="Standard"/>
    <w:next w:val="Standard"/>
    <w:rsid w:val="00A46C4A"/>
    <w:pPr>
      <w:numPr>
        <w:ilvl w:val="2"/>
        <w:numId w:val="6"/>
      </w:numPr>
      <w:suppressAutoHyphens/>
      <w:autoSpaceDN w:val="0"/>
      <w:textAlignment w:val="baseline"/>
      <w:outlineLvl w:val="2"/>
    </w:pPr>
    <w:rPr>
      <w:rFonts w:eastAsia="SimSun" w:cs="Lucida Sans"/>
      <w:b/>
      <w:kern w:val="3"/>
      <w:szCs w:val="24"/>
      <w:lang w:eastAsia="zh-CN" w:bidi="hi-IN"/>
    </w:rPr>
  </w:style>
  <w:style w:type="paragraph" w:customStyle="1" w:styleId="Heading4">
    <w:name w:val="Heading 4"/>
    <w:basedOn w:val="Standard"/>
    <w:next w:val="Standard"/>
    <w:rsid w:val="00A46C4A"/>
    <w:pPr>
      <w:keepNext/>
      <w:numPr>
        <w:ilvl w:val="3"/>
        <w:numId w:val="6"/>
      </w:numPr>
      <w:suppressAutoHyphens/>
      <w:autoSpaceDN w:val="0"/>
      <w:textAlignment w:val="baseline"/>
      <w:outlineLvl w:val="3"/>
    </w:pPr>
    <w:rPr>
      <w:rFonts w:eastAsia="SimSun" w:cs="Lucida Sans"/>
      <w:kern w:val="3"/>
      <w:sz w:val="28"/>
      <w:szCs w:val="24"/>
      <w:lang w:eastAsia="zh-CN" w:bidi="hi-IN"/>
    </w:rPr>
  </w:style>
  <w:style w:type="paragraph" w:customStyle="1" w:styleId="Heading5">
    <w:name w:val="Heading 5"/>
    <w:basedOn w:val="Standard"/>
    <w:next w:val="Standard"/>
    <w:rsid w:val="00A46C4A"/>
    <w:pPr>
      <w:numPr>
        <w:ilvl w:val="4"/>
        <w:numId w:val="6"/>
      </w:numPr>
      <w:suppressAutoHyphens/>
      <w:autoSpaceDN w:val="0"/>
      <w:spacing w:before="240" w:after="60"/>
      <w:textAlignment w:val="baseline"/>
      <w:outlineLvl w:val="4"/>
    </w:pPr>
    <w:rPr>
      <w:rFonts w:eastAsia="SimSun" w:cs="Lucida Sans"/>
      <w:kern w:val="3"/>
      <w:szCs w:val="24"/>
      <w:lang w:eastAsia="zh-CN" w:bidi="hi-IN"/>
    </w:rPr>
  </w:style>
  <w:style w:type="paragraph" w:customStyle="1" w:styleId="Heading6">
    <w:name w:val="Heading 6"/>
    <w:basedOn w:val="Standard"/>
    <w:next w:val="Standard"/>
    <w:rsid w:val="00A46C4A"/>
    <w:pPr>
      <w:numPr>
        <w:ilvl w:val="5"/>
        <w:numId w:val="6"/>
      </w:numPr>
      <w:suppressAutoHyphens/>
      <w:autoSpaceDN w:val="0"/>
      <w:spacing w:before="240" w:after="60"/>
      <w:textAlignment w:val="baseline"/>
      <w:outlineLvl w:val="5"/>
    </w:pPr>
    <w:rPr>
      <w:rFonts w:ascii="Times New Roman" w:eastAsia="SimSun" w:hAnsi="Times New Roman" w:cs="Lucida Sans"/>
      <w:i/>
      <w:kern w:val="3"/>
      <w:szCs w:val="24"/>
      <w:lang w:eastAsia="zh-CN" w:bidi="hi-IN"/>
    </w:rPr>
  </w:style>
  <w:style w:type="paragraph" w:customStyle="1" w:styleId="Heading7">
    <w:name w:val="Heading 7"/>
    <w:basedOn w:val="Standard"/>
    <w:next w:val="Standard"/>
    <w:rsid w:val="00A46C4A"/>
    <w:pPr>
      <w:numPr>
        <w:ilvl w:val="6"/>
        <w:numId w:val="6"/>
      </w:numPr>
      <w:suppressAutoHyphens/>
      <w:autoSpaceDN w:val="0"/>
      <w:spacing w:before="240" w:after="60"/>
      <w:textAlignment w:val="baseline"/>
      <w:outlineLvl w:val="6"/>
    </w:pPr>
    <w:rPr>
      <w:rFonts w:eastAsia="SimSun" w:cs="Lucida Sans"/>
      <w:kern w:val="3"/>
      <w:sz w:val="20"/>
      <w:szCs w:val="24"/>
      <w:lang w:eastAsia="zh-CN" w:bidi="hi-IN"/>
    </w:rPr>
  </w:style>
  <w:style w:type="paragraph" w:customStyle="1" w:styleId="Heading8">
    <w:name w:val="Heading 8"/>
    <w:basedOn w:val="Standard"/>
    <w:next w:val="Standard"/>
    <w:rsid w:val="00A46C4A"/>
    <w:pPr>
      <w:numPr>
        <w:ilvl w:val="7"/>
        <w:numId w:val="6"/>
      </w:numPr>
      <w:suppressAutoHyphens/>
      <w:autoSpaceDN w:val="0"/>
      <w:spacing w:before="240" w:after="60"/>
      <w:textAlignment w:val="baseline"/>
      <w:outlineLvl w:val="7"/>
    </w:pPr>
    <w:rPr>
      <w:rFonts w:eastAsia="SimSun" w:cs="Lucida Sans"/>
      <w:i/>
      <w:kern w:val="3"/>
      <w:sz w:val="20"/>
      <w:szCs w:val="24"/>
      <w:lang w:eastAsia="zh-CN" w:bidi="hi-IN"/>
    </w:rPr>
  </w:style>
  <w:style w:type="paragraph" w:customStyle="1" w:styleId="Heading9">
    <w:name w:val="Heading 9"/>
    <w:basedOn w:val="Standard"/>
    <w:next w:val="Standard"/>
    <w:rsid w:val="00A46C4A"/>
    <w:pPr>
      <w:numPr>
        <w:ilvl w:val="8"/>
        <w:numId w:val="6"/>
      </w:numPr>
      <w:suppressAutoHyphens/>
      <w:autoSpaceDN w:val="0"/>
      <w:spacing w:before="240" w:after="60"/>
      <w:textAlignment w:val="baseline"/>
      <w:outlineLvl w:val="8"/>
    </w:pPr>
    <w:rPr>
      <w:rFonts w:eastAsia="SimSun" w:cs="Lucida Sans"/>
      <w:b/>
      <w:i/>
      <w:kern w:val="3"/>
      <w:sz w:val="18"/>
      <w:szCs w:val="24"/>
      <w:lang w:eastAsia="zh-CN" w:bidi="hi-IN"/>
    </w:rPr>
  </w:style>
  <w:style w:type="numbering" w:customStyle="1" w:styleId="WWNum30">
    <w:name w:val="WWNum30"/>
    <w:basedOn w:val="KeineListe"/>
    <w:rsid w:val="00A46C4A"/>
    <w:pPr>
      <w:numPr>
        <w:numId w:val="7"/>
      </w:numPr>
    </w:pPr>
  </w:style>
  <w:style w:type="paragraph" w:customStyle="1" w:styleId="Contents2">
    <w:name w:val="Contents 2"/>
    <w:basedOn w:val="Standard"/>
    <w:rsid w:val="004D6A65"/>
    <w:pPr>
      <w:tabs>
        <w:tab w:val="clear" w:pos="560"/>
        <w:tab w:val="clear" w:pos="1120"/>
        <w:tab w:val="clear" w:pos="1720"/>
        <w:tab w:val="clear" w:pos="2120"/>
        <w:tab w:val="clear" w:pos="5640"/>
        <w:tab w:val="left" w:pos="958"/>
        <w:tab w:val="right" w:pos="8169"/>
      </w:tabs>
      <w:suppressAutoHyphens/>
      <w:autoSpaceDN w:val="0"/>
      <w:ind w:left="238"/>
      <w:jc w:val="left"/>
      <w:textAlignment w:val="baseline"/>
    </w:pPr>
    <w:rPr>
      <w:rFonts w:eastAsia="SimSun" w:cs="Lucida Sans"/>
      <w:kern w:val="3"/>
      <w:szCs w:val="24"/>
      <w:lang w:eastAsia="zh-CN" w:bidi="hi-IN"/>
    </w:rPr>
  </w:style>
  <w:style w:type="paragraph" w:customStyle="1" w:styleId="Contents1">
    <w:name w:val="Contents 1"/>
    <w:basedOn w:val="Standard"/>
    <w:rsid w:val="004D6A65"/>
    <w:pPr>
      <w:tabs>
        <w:tab w:val="clear" w:pos="560"/>
        <w:tab w:val="clear" w:pos="1120"/>
        <w:tab w:val="clear" w:pos="1720"/>
        <w:tab w:val="clear" w:pos="2120"/>
        <w:tab w:val="clear" w:pos="5640"/>
        <w:tab w:val="right" w:pos="7931"/>
      </w:tabs>
      <w:suppressAutoHyphens/>
      <w:autoSpaceDN w:val="0"/>
      <w:spacing w:before="120"/>
      <w:jc w:val="left"/>
      <w:textAlignment w:val="baseline"/>
    </w:pPr>
    <w:rPr>
      <w:rFonts w:eastAsia="SimSun" w:cs="Lucida Sans"/>
      <w:b/>
      <w:kern w:val="3"/>
      <w:szCs w:val="24"/>
      <w:lang w:eastAsia="zh-CN" w:bidi="hi-IN"/>
    </w:rPr>
  </w:style>
  <w:style w:type="paragraph" w:customStyle="1" w:styleId="Contents3">
    <w:name w:val="Contents 3"/>
    <w:basedOn w:val="Standard"/>
    <w:rsid w:val="004D6A65"/>
    <w:pPr>
      <w:tabs>
        <w:tab w:val="clear" w:pos="560"/>
        <w:tab w:val="clear" w:pos="1120"/>
        <w:tab w:val="clear" w:pos="1720"/>
        <w:tab w:val="clear" w:pos="2120"/>
        <w:tab w:val="clear" w:pos="5640"/>
        <w:tab w:val="right" w:pos="8411"/>
      </w:tabs>
      <w:suppressAutoHyphens/>
      <w:autoSpaceDN w:val="0"/>
      <w:ind w:left="480"/>
      <w:jc w:val="left"/>
      <w:textAlignment w:val="baseline"/>
    </w:pPr>
    <w:rPr>
      <w:rFonts w:ascii="Times New Roman" w:eastAsia="SimSun" w:hAnsi="Times New Roman" w:cs="Lucida Sans"/>
      <w:kern w:val="3"/>
      <w:sz w:val="20"/>
      <w:szCs w:val="24"/>
      <w:lang w:eastAsia="zh-CN" w:bidi="hi-IN"/>
    </w:rPr>
  </w:style>
  <w:style w:type="numbering" w:customStyle="1" w:styleId="WWNum17">
    <w:name w:val="WWNum17"/>
    <w:basedOn w:val="KeineListe"/>
    <w:rsid w:val="00A46C4A"/>
    <w:pPr>
      <w:numPr>
        <w:numId w:val="8"/>
      </w:numPr>
    </w:pPr>
  </w:style>
  <w:style w:type="numbering" w:customStyle="1" w:styleId="WWNum19">
    <w:name w:val="WWNum19"/>
    <w:basedOn w:val="KeineListe"/>
    <w:rsid w:val="00A46C4A"/>
    <w:pPr>
      <w:numPr>
        <w:numId w:val="9"/>
      </w:numPr>
    </w:pPr>
  </w:style>
  <w:style w:type="numbering" w:customStyle="1" w:styleId="WWNum20">
    <w:name w:val="WWNum20"/>
    <w:basedOn w:val="KeineListe"/>
    <w:rsid w:val="00A46C4A"/>
    <w:pPr>
      <w:numPr>
        <w:numId w:val="10"/>
      </w:numPr>
    </w:pPr>
  </w:style>
  <w:style w:type="numbering" w:customStyle="1" w:styleId="WWNum27">
    <w:name w:val="WWNum27"/>
    <w:basedOn w:val="KeineListe"/>
    <w:rsid w:val="00A46C4A"/>
    <w:pPr>
      <w:numPr>
        <w:numId w:val="11"/>
      </w:numPr>
    </w:pPr>
  </w:style>
  <w:style w:type="numbering" w:customStyle="1" w:styleId="WWNum29">
    <w:name w:val="WWNum29"/>
    <w:basedOn w:val="KeineListe"/>
    <w:rsid w:val="00A46C4A"/>
    <w:pPr>
      <w:numPr>
        <w:numId w:val="12"/>
      </w:numPr>
    </w:pPr>
  </w:style>
  <w:style w:type="paragraph" w:styleId="Listenabsatz">
    <w:name w:val="List Paragraph"/>
    <w:basedOn w:val="Standard"/>
    <w:uiPriority w:val="34"/>
    <w:qFormat/>
    <w:rsid w:val="000807B7"/>
    <w:pPr>
      <w:numPr>
        <w:numId w:val="17"/>
      </w:numPr>
      <w:tabs>
        <w:tab w:val="clear" w:pos="560"/>
        <w:tab w:val="clear" w:pos="1120"/>
        <w:tab w:val="clear" w:pos="1720"/>
        <w:tab w:val="clear" w:pos="2120"/>
        <w:tab w:val="clear" w:pos="5640"/>
      </w:tabs>
      <w:spacing w:line="312" w:lineRule="auto"/>
      <w:contextualSpacing/>
    </w:pPr>
  </w:style>
  <w:style w:type="numbering" w:customStyle="1" w:styleId="WWNum22">
    <w:name w:val="WWNum22"/>
    <w:basedOn w:val="KeineListe"/>
    <w:rsid w:val="00A46C4A"/>
    <w:pPr>
      <w:numPr>
        <w:numId w:val="13"/>
      </w:numPr>
    </w:pPr>
  </w:style>
  <w:style w:type="paragraph" w:customStyle="1" w:styleId="Footnote">
    <w:name w:val="Footnote"/>
    <w:basedOn w:val="Standard"/>
    <w:rsid w:val="00645937"/>
    <w:pPr>
      <w:suppressLineNumbers/>
      <w:suppressAutoHyphens/>
      <w:autoSpaceDN w:val="0"/>
      <w:ind w:left="283" w:hanging="283"/>
      <w:textAlignment w:val="baseline"/>
    </w:pPr>
    <w:rPr>
      <w:rFonts w:eastAsia="SimSun" w:cs="Lucida Sans"/>
      <w:kern w:val="3"/>
      <w:sz w:val="20"/>
      <w:lang w:eastAsia="zh-CN" w:bidi="hi-IN"/>
    </w:rPr>
  </w:style>
  <w:style w:type="paragraph" w:customStyle="1" w:styleId="Textbodyindent">
    <w:name w:val="Text body indent"/>
    <w:basedOn w:val="Standard"/>
    <w:rsid w:val="009F4418"/>
    <w:pPr>
      <w:tabs>
        <w:tab w:val="clear" w:pos="560"/>
        <w:tab w:val="clear" w:pos="1120"/>
        <w:tab w:val="clear" w:pos="1720"/>
        <w:tab w:val="clear" w:pos="2120"/>
        <w:tab w:val="clear" w:pos="5640"/>
      </w:tabs>
      <w:suppressAutoHyphens/>
      <w:autoSpaceDN w:val="0"/>
      <w:spacing w:line="240" w:lineRule="auto"/>
      <w:ind w:left="567" w:hanging="567"/>
      <w:jc w:val="left"/>
      <w:textAlignment w:val="baseline"/>
    </w:pPr>
    <w:rPr>
      <w:rFonts w:eastAsia="SimSun" w:cs="Arial"/>
      <w:i/>
      <w:iCs/>
      <w:kern w:val="3"/>
      <w:lang w:val="de-DE" w:eastAsia="zh-CN" w:bidi="hi-IN"/>
    </w:rPr>
  </w:style>
  <w:style w:type="character" w:customStyle="1" w:styleId="berschrift1Zeichen">
    <w:name w:val="Überschrift 1 Zeichen"/>
    <w:basedOn w:val="Absatzstandardschriftart"/>
    <w:link w:val="berschrift1"/>
    <w:uiPriority w:val="9"/>
    <w:rsid w:val="0042563D"/>
    <w:rPr>
      <w:rFonts w:ascii="Arial" w:hAnsi="Arial"/>
      <w:b/>
      <w:sz w:val="48"/>
      <w:szCs w:val="22"/>
      <w:lang w:val="de-AT"/>
    </w:rPr>
  </w:style>
  <w:style w:type="paragraph" w:customStyle="1" w:styleId="DATitel">
    <w:name w:val="DA_Titel"/>
    <w:basedOn w:val="Standard"/>
    <w:qFormat/>
    <w:rsid w:val="00481282"/>
    <w:pPr>
      <w:spacing w:before="1080" w:line="312" w:lineRule="auto"/>
      <w:jc w:val="center"/>
    </w:pPr>
    <w:rPr>
      <w:rFonts w:cs="Arial"/>
      <w:color w:val="0092AD"/>
      <w:sz w:val="48"/>
      <w:szCs w:val="48"/>
      <w:lang w:val="de-DE"/>
    </w:rPr>
  </w:style>
  <w:style w:type="paragraph" w:customStyle="1" w:styleId="DAUntertitel">
    <w:name w:val="DA_Untertitel"/>
    <w:basedOn w:val="DATitel"/>
    <w:qFormat/>
    <w:rsid w:val="00E26447"/>
    <w:pPr>
      <w:spacing w:before="120"/>
    </w:pPr>
    <w:rPr>
      <w:sz w:val="32"/>
    </w:rPr>
  </w:style>
  <w:style w:type="character" w:customStyle="1" w:styleId="berschrift3Zeichen">
    <w:name w:val="Überschrift 3 Zeichen"/>
    <w:basedOn w:val="Absatzstandardschriftart"/>
    <w:link w:val="berschrift3"/>
    <w:uiPriority w:val="9"/>
    <w:rsid w:val="00862268"/>
    <w:rPr>
      <w:rFonts w:ascii="Arial" w:hAnsi="Arial"/>
      <w:b/>
      <w:sz w:val="24"/>
      <w:szCs w:val="22"/>
      <w:lang w:val="de-AT"/>
    </w:rPr>
  </w:style>
  <w:style w:type="character" w:customStyle="1" w:styleId="berschrift4Zeichen">
    <w:name w:val="Überschrift 4 Zeichen"/>
    <w:basedOn w:val="Absatzstandardschriftart"/>
    <w:link w:val="berschrift4"/>
    <w:uiPriority w:val="9"/>
    <w:rsid w:val="00C86F26"/>
    <w:rPr>
      <w:rFonts w:ascii="Arial" w:hAnsi="Arial"/>
      <w:i/>
      <w:sz w:val="24"/>
      <w:szCs w:val="22"/>
      <w:lang w:val="de-AT"/>
    </w:rPr>
  </w:style>
  <w:style w:type="paragraph" w:styleId="Inhaltsverzeichnisberschrift">
    <w:name w:val="TOC Heading"/>
    <w:basedOn w:val="berschrift1"/>
    <w:next w:val="Standard"/>
    <w:uiPriority w:val="39"/>
    <w:unhideWhenUsed/>
    <w:rsid w:val="00A46C4A"/>
    <w:pPr>
      <w:keepNext/>
      <w:keepLines/>
      <w:tabs>
        <w:tab w:val="clear" w:pos="1720"/>
        <w:tab w:val="clear" w:pos="2120"/>
        <w:tab w:val="clear" w:pos="5640"/>
      </w:tabs>
      <w:spacing w:before="480" w:line="276" w:lineRule="auto"/>
      <w:ind w:left="360" w:hanging="360"/>
      <w:outlineLvl w:val="9"/>
    </w:pPr>
    <w:rPr>
      <w:rFonts w:asciiTheme="majorHAnsi" w:eastAsiaTheme="majorEastAsia" w:hAnsiTheme="majorHAnsi" w:cstheme="majorBidi"/>
      <w:bCs/>
      <w:color w:val="365F91" w:themeColor="accent1" w:themeShade="BF"/>
      <w:sz w:val="28"/>
      <w:szCs w:val="28"/>
      <w:lang w:val="de-DE"/>
    </w:rPr>
  </w:style>
  <w:style w:type="paragraph" w:styleId="Sprechblasentext">
    <w:name w:val="Balloon Text"/>
    <w:basedOn w:val="Standard"/>
    <w:link w:val="SprechblasentextZeichen"/>
    <w:uiPriority w:val="99"/>
    <w:unhideWhenUsed/>
    <w:rsid w:val="00A46C4A"/>
    <w:pPr>
      <w:tabs>
        <w:tab w:val="clear" w:pos="560"/>
        <w:tab w:val="clear" w:pos="1120"/>
        <w:tab w:val="clear" w:pos="1720"/>
        <w:tab w:val="clear" w:pos="2120"/>
        <w:tab w:val="clear" w:pos="5640"/>
      </w:tabs>
      <w:spacing w:line="240" w:lineRule="auto"/>
      <w:jc w:val="left"/>
    </w:pPr>
    <w:rPr>
      <w:rFonts w:ascii="Lucida Grande" w:eastAsiaTheme="minorEastAsia" w:hAnsi="Lucida Grande" w:cstheme="minorBidi"/>
      <w:sz w:val="18"/>
      <w:szCs w:val="18"/>
      <w:lang w:val="de-DE"/>
    </w:rPr>
  </w:style>
  <w:style w:type="character" w:customStyle="1" w:styleId="SprechblasentextZeichen">
    <w:name w:val="Sprechblasentext Zeichen"/>
    <w:basedOn w:val="Absatzstandardschriftart"/>
    <w:link w:val="Sprechblasentext"/>
    <w:uiPriority w:val="99"/>
    <w:rsid w:val="00A46C4A"/>
    <w:rPr>
      <w:rFonts w:ascii="Lucida Grande" w:eastAsiaTheme="minorEastAsia" w:hAnsi="Lucida Grande" w:cstheme="minorBidi"/>
      <w:sz w:val="18"/>
      <w:szCs w:val="18"/>
    </w:rPr>
  </w:style>
  <w:style w:type="character" w:customStyle="1" w:styleId="KopfzeileZeichen">
    <w:name w:val="Kopfzeile Zeichen"/>
    <w:basedOn w:val="Absatzstandardschriftart"/>
    <w:link w:val="Kopfzeile"/>
    <w:uiPriority w:val="99"/>
    <w:rsid w:val="00A46C4A"/>
    <w:rPr>
      <w:rFonts w:ascii="Arial" w:hAnsi="Arial"/>
      <w:szCs w:val="22"/>
      <w:lang w:val="de-AT"/>
    </w:rPr>
  </w:style>
  <w:style w:type="character" w:customStyle="1" w:styleId="FuzeileZeichen">
    <w:name w:val="Fußzeile Zeichen"/>
    <w:basedOn w:val="Absatzstandardschriftart"/>
    <w:link w:val="Fuzeile"/>
    <w:uiPriority w:val="99"/>
    <w:rsid w:val="00A46C4A"/>
    <w:rPr>
      <w:rFonts w:ascii="Arial" w:hAnsi="Arial"/>
      <w:sz w:val="22"/>
      <w:szCs w:val="22"/>
      <w:lang w:val="de-AT"/>
    </w:rPr>
  </w:style>
  <w:style w:type="paragraph" w:customStyle="1" w:styleId="Literaturverzeichnis1">
    <w:name w:val="Literaturverzeichnis1"/>
    <w:basedOn w:val="Standard"/>
    <w:qFormat/>
    <w:rsid w:val="00A46C4A"/>
    <w:pPr>
      <w:tabs>
        <w:tab w:val="clear" w:pos="560"/>
        <w:tab w:val="clear" w:pos="1120"/>
        <w:tab w:val="clear" w:pos="1720"/>
        <w:tab w:val="clear" w:pos="2120"/>
        <w:tab w:val="clear" w:pos="5640"/>
      </w:tabs>
      <w:spacing w:line="240" w:lineRule="auto"/>
      <w:ind w:left="720" w:hanging="720"/>
      <w:jc w:val="left"/>
    </w:pPr>
    <w:rPr>
      <w:rFonts w:eastAsiaTheme="minorEastAsia" w:cstheme="minorBidi"/>
      <w:szCs w:val="24"/>
      <w:lang w:val="de-DE"/>
    </w:rPr>
  </w:style>
  <w:style w:type="paragraph" w:customStyle="1" w:styleId="berschriftohne">
    <w:name w:val="Überschrift ohne"/>
    <w:basedOn w:val="berschrift1"/>
    <w:rsid w:val="00A46C4A"/>
    <w:pPr>
      <w:keepNext/>
      <w:keepLines/>
      <w:numPr>
        <w:numId w:val="0"/>
      </w:numPr>
      <w:tabs>
        <w:tab w:val="clear" w:pos="1720"/>
        <w:tab w:val="clear" w:pos="2120"/>
        <w:tab w:val="clear" w:pos="5640"/>
      </w:tabs>
      <w:spacing w:before="480" w:line="240" w:lineRule="auto"/>
    </w:pPr>
    <w:rPr>
      <w:rFonts w:asciiTheme="majorHAnsi" w:eastAsiaTheme="majorEastAsia" w:hAnsiTheme="majorHAnsi" w:cstheme="majorBidi"/>
      <w:bCs/>
      <w:color w:val="345A8A" w:themeColor="accent1" w:themeShade="B5"/>
      <w:sz w:val="32"/>
      <w:szCs w:val="32"/>
      <w:lang w:val="de-DE"/>
    </w:rPr>
  </w:style>
  <w:style w:type="paragraph" w:styleId="KeinLeerraum">
    <w:name w:val="No Spacing"/>
    <w:uiPriority w:val="1"/>
    <w:qFormat/>
    <w:rsid w:val="00A46C4A"/>
    <w:rPr>
      <w:rFonts w:asciiTheme="minorHAnsi" w:eastAsiaTheme="minorEastAsia" w:hAnsiTheme="minorHAnsi" w:cstheme="minorBidi"/>
      <w:sz w:val="24"/>
      <w:szCs w:val="24"/>
    </w:rPr>
  </w:style>
  <w:style w:type="character" w:customStyle="1" w:styleId="berschrift5Zeichen">
    <w:name w:val="Überschrift 5 Zeichen"/>
    <w:basedOn w:val="Absatzstandardschriftart"/>
    <w:link w:val="berschrift5"/>
    <w:uiPriority w:val="9"/>
    <w:rsid w:val="00D512F9"/>
    <w:rPr>
      <w:rFonts w:ascii="Arial" w:hAnsi="Arial"/>
      <w:sz w:val="22"/>
      <w:szCs w:val="22"/>
      <w:lang w:val="de-AT"/>
    </w:rPr>
  </w:style>
  <w:style w:type="paragraph" w:customStyle="1" w:styleId="Anhangberschrift1">
    <w:name w:val="Anhang Überschrift 1"/>
    <w:basedOn w:val="berschrift1"/>
    <w:qFormat/>
    <w:rsid w:val="00613470"/>
    <w:pPr>
      <w:numPr>
        <w:numId w:val="0"/>
      </w:numPr>
      <w:spacing w:after="480"/>
    </w:pPr>
  </w:style>
  <w:style w:type="character" w:customStyle="1" w:styleId="TextkrperZeichen">
    <w:name w:val="Textkörper Zeichen"/>
    <w:basedOn w:val="Absatzstandardschriftart"/>
    <w:link w:val="Textkrper"/>
    <w:rsid w:val="00502DBA"/>
    <w:rPr>
      <w:rFonts w:ascii="Arial" w:hAnsi="Arial"/>
      <w:sz w:val="22"/>
      <w:szCs w:val="22"/>
      <w:lang w:val="de-CH"/>
    </w:rPr>
  </w:style>
  <w:style w:type="character" w:customStyle="1" w:styleId="TextkrpereinzugZeichen">
    <w:name w:val="Textkörpereinzug Zeichen"/>
    <w:basedOn w:val="Absatzstandardschriftart"/>
    <w:link w:val="Textkrpereinzug"/>
    <w:rsid w:val="00502DBA"/>
    <w:rPr>
      <w:rFonts w:ascii="Arial" w:hAnsi="Arial" w:cs="Arial"/>
      <w:i/>
      <w:iCs/>
      <w:sz w:val="22"/>
      <w:szCs w:val="22"/>
    </w:rPr>
  </w:style>
  <w:style w:type="paragraph" w:customStyle="1" w:styleId="Anhangberschrift2">
    <w:name w:val="Anhang Überschrift 2"/>
    <w:basedOn w:val="berschrift2"/>
    <w:next w:val="Standard"/>
    <w:qFormat/>
    <w:rsid w:val="00502DBA"/>
    <w:pPr>
      <w:numPr>
        <w:ilvl w:val="0"/>
        <w:numId w:val="0"/>
      </w:numPr>
    </w:pPr>
  </w:style>
  <w:style w:type="paragraph" w:customStyle="1" w:styleId="Literaturverzeichnis2">
    <w:name w:val="Literaturverzeichnis2"/>
    <w:basedOn w:val="Standard"/>
    <w:rsid w:val="00526770"/>
    <w:pPr>
      <w:tabs>
        <w:tab w:val="clear" w:pos="560"/>
        <w:tab w:val="clear" w:pos="1120"/>
        <w:tab w:val="clear" w:pos="1720"/>
        <w:tab w:val="clear" w:pos="2120"/>
        <w:tab w:val="clear" w:pos="5640"/>
      </w:tabs>
      <w:spacing w:after="120"/>
      <w:ind w:left="720" w:hanging="720"/>
      <w:jc w:val="left"/>
    </w:pPr>
  </w:style>
  <w:style w:type="character" w:styleId="Platzhaltertext">
    <w:name w:val="Placeholder Text"/>
    <w:basedOn w:val="Absatzstandardschriftart"/>
    <w:uiPriority w:val="99"/>
    <w:semiHidden/>
    <w:rsid w:val="005D0927"/>
    <w:rPr>
      <w:color w:val="808080"/>
    </w:rPr>
  </w:style>
  <w:style w:type="table" w:styleId="Tabellenraster">
    <w:name w:val="Table Grid"/>
    <w:basedOn w:val="NormaleTabelle"/>
    <w:rsid w:val="0056422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HelleSchattierung">
    <w:name w:val="Light Shading"/>
    <w:basedOn w:val="NormaleTabelle"/>
    <w:uiPriority w:val="60"/>
    <w:rsid w:val="00564222"/>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ittlereListe1">
    <w:name w:val="Medium List 1"/>
    <w:basedOn w:val="NormaleTabelle"/>
    <w:uiPriority w:val="65"/>
    <w:rsid w:val="00373EE3"/>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Kommentarzeichen">
    <w:name w:val="annotation reference"/>
    <w:basedOn w:val="Absatzstandardschriftart"/>
    <w:rsid w:val="005A2B36"/>
    <w:rPr>
      <w:sz w:val="18"/>
      <w:szCs w:val="18"/>
    </w:rPr>
  </w:style>
  <w:style w:type="paragraph" w:styleId="Kommentartext">
    <w:name w:val="annotation text"/>
    <w:basedOn w:val="Standard"/>
    <w:link w:val="KommentartextZeichen"/>
    <w:rsid w:val="005A2B36"/>
    <w:pPr>
      <w:spacing w:line="240" w:lineRule="auto"/>
    </w:pPr>
    <w:rPr>
      <w:sz w:val="24"/>
      <w:szCs w:val="24"/>
    </w:rPr>
  </w:style>
  <w:style w:type="character" w:customStyle="1" w:styleId="KommentartextZeichen">
    <w:name w:val="Kommentartext Zeichen"/>
    <w:basedOn w:val="Absatzstandardschriftart"/>
    <w:link w:val="Kommentartext"/>
    <w:rsid w:val="005A2B36"/>
    <w:rPr>
      <w:rFonts w:ascii="Arial" w:hAnsi="Arial"/>
      <w:sz w:val="24"/>
      <w:szCs w:val="24"/>
      <w:lang w:val="de-AT"/>
    </w:rPr>
  </w:style>
  <w:style w:type="paragraph" w:styleId="Kommentarthema">
    <w:name w:val="annotation subject"/>
    <w:basedOn w:val="Kommentartext"/>
    <w:next w:val="Kommentartext"/>
    <w:link w:val="KommentarthemaZeichen"/>
    <w:rsid w:val="005A2B36"/>
    <w:rPr>
      <w:b/>
      <w:bCs/>
      <w:sz w:val="20"/>
      <w:szCs w:val="20"/>
    </w:rPr>
  </w:style>
  <w:style w:type="character" w:customStyle="1" w:styleId="KommentarthemaZeichen">
    <w:name w:val="Kommentarthema Zeichen"/>
    <w:basedOn w:val="KommentartextZeichen"/>
    <w:link w:val="Kommentarthema"/>
    <w:rsid w:val="005A2B36"/>
    <w:rPr>
      <w:rFonts w:ascii="Arial" w:hAnsi="Arial"/>
      <w:b/>
      <w:bCs/>
      <w:sz w:val="24"/>
      <w:szCs w:val="24"/>
      <w:lang w:val="de-AT"/>
    </w:rPr>
  </w:style>
  <w:style w:type="paragraph" w:customStyle="1" w:styleId="StandardTabelle">
    <w:name w:val="Standard_Tabelle"/>
    <w:basedOn w:val="Standard"/>
    <w:qFormat/>
    <w:rsid w:val="006F56A0"/>
    <w:pPr>
      <w:spacing w:after="0"/>
      <w:jc w:val="left"/>
    </w:pPr>
    <w:rPr>
      <w:bCs/>
      <w:color w:val="000000" w:themeColor="text1" w:themeShade="BF"/>
    </w:rPr>
  </w:style>
  <w:style w:type="paragraph" w:customStyle="1" w:styleId="StandardnachTabelle">
    <w:name w:val="Standard_nachTabelle"/>
    <w:basedOn w:val="Standard"/>
    <w:next w:val="Standard"/>
    <w:qFormat/>
    <w:rsid w:val="006F56A0"/>
    <w:pPr>
      <w:spacing w:before="240"/>
    </w:pPr>
  </w:style>
  <w:style w:type="paragraph" w:customStyle="1" w:styleId="Zwischenberschrift">
    <w:name w:val="Zwischenüberschrift"/>
    <w:basedOn w:val="Standard"/>
    <w:qFormat/>
    <w:rsid w:val="00A45EA3"/>
    <w:pPr>
      <w:keepNext/>
      <w:spacing w:after="120"/>
    </w:pPr>
    <w:rPr>
      <w:i/>
      <w:szCs w:val="24"/>
      <w:u w:val="single"/>
    </w:rPr>
  </w:style>
  <w:style w:type="character" w:styleId="GesichteterLink">
    <w:name w:val="FollowedHyperlink"/>
    <w:basedOn w:val="Absatzstandardschriftart"/>
    <w:rsid w:val="00084E4F"/>
    <w:rPr>
      <w:color w:val="800080" w:themeColor="followedHyperlink"/>
      <w:u w:val="single"/>
    </w:rPr>
  </w:style>
  <w:style w:type="character" w:styleId="HTMLBeispiel">
    <w:name w:val="HTML Sample"/>
    <w:basedOn w:val="Absatzstandardschriftart"/>
    <w:rsid w:val="00BE7CE7"/>
    <w:rPr>
      <w:rFonts w:ascii="Courier" w:hAnsi="Courier"/>
      <w:sz w:val="24"/>
      <w:szCs w:val="24"/>
    </w:rPr>
  </w:style>
  <w:style w:type="paragraph" w:customStyle="1" w:styleId="Tabellenbeschriftung">
    <w:name w:val="Tabellenbeschriftung"/>
    <w:basedOn w:val="Beschriftung"/>
    <w:qFormat/>
    <w:rsid w:val="00EE40DA"/>
    <w:pPr>
      <w:keepNext/>
      <w:spacing w:after="120"/>
    </w:pPr>
  </w:style>
  <w:style w:type="paragraph" w:customStyle="1" w:styleId="CodeStandard">
    <w:name w:val="Code_Standard"/>
    <w:basedOn w:val="Standard"/>
    <w:qFormat/>
    <w:rsid w:val="005568C3"/>
    <w:pPr>
      <w:shd w:val="clear" w:color="auto" w:fill="E0E0E0"/>
      <w:tabs>
        <w:tab w:val="clear" w:pos="560"/>
        <w:tab w:val="clear" w:pos="1120"/>
        <w:tab w:val="clear" w:pos="1720"/>
        <w:tab w:val="clear" w:pos="2120"/>
        <w:tab w:val="clear" w:pos="5640"/>
        <w:tab w:val="left" w:pos="567"/>
        <w:tab w:val="left" w:pos="851"/>
        <w:tab w:val="left" w:pos="1134"/>
        <w:tab w:val="left" w:pos="1418"/>
        <w:tab w:val="left" w:pos="1701"/>
        <w:tab w:val="left" w:pos="1985"/>
        <w:tab w:val="left" w:pos="2268"/>
        <w:tab w:val="left" w:pos="2552"/>
        <w:tab w:val="left" w:pos="2835"/>
        <w:tab w:val="left" w:pos="3119"/>
        <w:tab w:val="left" w:pos="3402"/>
      </w:tabs>
      <w:spacing w:after="60" w:line="240" w:lineRule="auto"/>
      <w:ind w:left="284"/>
      <w:jc w:val="left"/>
    </w:pPr>
    <w:rPr>
      <w:rFonts w:ascii="Courier" w:hAnsi="Courier"/>
      <w:sz w:val="18"/>
    </w:rPr>
  </w:style>
  <w:style w:type="character" w:customStyle="1" w:styleId="CodeimText">
    <w:name w:val="Code im Text"/>
    <w:basedOn w:val="Absatzstandardschriftart"/>
    <w:uiPriority w:val="1"/>
    <w:qFormat/>
    <w:rsid w:val="00D5408B"/>
    <w:rPr>
      <w:rFonts w:ascii="Courier" w:hAnsi="Courier"/>
    </w:rPr>
  </w:style>
  <w:style w:type="paragraph" w:styleId="Aufzhlungszeichen">
    <w:name w:val="List Bullet"/>
    <w:basedOn w:val="Standard"/>
    <w:rsid w:val="006B36AB"/>
    <w:pPr>
      <w:numPr>
        <w:numId w:val="15"/>
      </w:numPr>
      <w:contextualSpacing/>
    </w:pPr>
  </w:style>
  <w:style w:type="character" w:styleId="Endnotenzeichen">
    <w:name w:val="endnote reference"/>
    <w:basedOn w:val="Absatzstandardschriftart"/>
    <w:rsid w:val="00DF2C57"/>
    <w:rPr>
      <w:vertAlign w:val="superscript"/>
    </w:rPr>
  </w:style>
  <w:style w:type="paragraph" w:customStyle="1" w:styleId="TextBac">
    <w:name w:val="Text_Bac"/>
    <w:basedOn w:val="Standard"/>
    <w:link w:val="TextBacZchn"/>
    <w:autoRedefine/>
    <w:rsid w:val="00084445"/>
    <w:pPr>
      <w:framePr w:hSpace="141" w:wrap="around" w:vAnchor="text" w:hAnchor="page" w:x="2387" w:y="66"/>
      <w:tabs>
        <w:tab w:val="clear" w:pos="560"/>
        <w:tab w:val="clear" w:pos="1120"/>
        <w:tab w:val="clear" w:pos="1720"/>
        <w:tab w:val="clear" w:pos="2120"/>
        <w:tab w:val="clear" w:pos="5640"/>
        <w:tab w:val="left" w:pos="567"/>
        <w:tab w:val="left" w:pos="4678"/>
        <w:tab w:val="right" w:pos="9639"/>
      </w:tabs>
      <w:adjustRightInd w:val="0"/>
      <w:spacing w:before="60" w:after="0" w:line="360" w:lineRule="auto"/>
      <w:jc w:val="left"/>
      <w:textAlignment w:val="baseline"/>
    </w:pPr>
    <w:rPr>
      <w:rFonts w:eastAsia="Cambria"/>
      <w:sz w:val="20"/>
      <w:szCs w:val="20"/>
      <w:lang w:val="de-DE"/>
    </w:rPr>
  </w:style>
  <w:style w:type="character" w:customStyle="1" w:styleId="FunotentextZeichen">
    <w:name w:val="Fußnotentext Zeichen"/>
    <w:basedOn w:val="Absatzstandardschriftart"/>
    <w:link w:val="Funotentext"/>
    <w:rsid w:val="00BC0301"/>
    <w:rPr>
      <w:rFonts w:ascii="Arial" w:hAnsi="Arial"/>
      <w:szCs w:val="22"/>
      <w:lang w:val="de-AT"/>
    </w:rPr>
  </w:style>
  <w:style w:type="character" w:customStyle="1" w:styleId="TextBacZchn">
    <w:name w:val="Text_Bac Zchn"/>
    <w:basedOn w:val="Absatzstandardschriftart"/>
    <w:link w:val="TextBac"/>
    <w:rsid w:val="00084445"/>
    <w:rPr>
      <w:rFonts w:ascii="Arial" w:eastAsia="Cambria" w:hAnsi="Arial"/>
    </w:rPr>
  </w:style>
  <w:style w:type="paragraph" w:customStyle="1" w:styleId="Literaturverzeichnis3">
    <w:name w:val="Literaturverzeichnis3"/>
    <w:basedOn w:val="Standard"/>
    <w:rsid w:val="00CC7B83"/>
    <w:pPr>
      <w:spacing w:before="1200" w:after="0" w:line="480" w:lineRule="auto"/>
      <w:ind w:left="720" w:hanging="720"/>
      <w:jc w:val="center"/>
    </w:pPr>
    <w:rPr>
      <w:rFonts w:cs="Arial"/>
      <w:sz w:val="48"/>
      <w:szCs w:val="48"/>
      <w:lang w:val="de-DE"/>
    </w:rPr>
  </w:style>
  <w:style w:type="paragraph" w:customStyle="1" w:styleId="Gegenberstellung">
    <w:name w:val="Gegenüberstellung"/>
    <w:basedOn w:val="Textkrper"/>
    <w:rsid w:val="007E5005"/>
    <w:pPr>
      <w:keepLines/>
      <w:widowControl w:val="0"/>
      <w:tabs>
        <w:tab w:val="clear" w:pos="560"/>
        <w:tab w:val="clear" w:pos="1120"/>
        <w:tab w:val="clear" w:pos="1720"/>
        <w:tab w:val="clear" w:pos="2120"/>
        <w:tab w:val="clear" w:pos="5640"/>
        <w:tab w:val="left" w:pos="3969"/>
      </w:tabs>
      <w:suppressAutoHyphens/>
      <w:spacing w:after="62" w:line="264" w:lineRule="auto"/>
      <w:ind w:left="2551" w:hanging="2268"/>
      <w:jc w:val="left"/>
    </w:pPr>
    <w:rPr>
      <w:rFonts w:ascii="Thorndale" w:eastAsia="HG Mincho Light J" w:hAnsi="Thorndale"/>
      <w:szCs w:val="24"/>
      <w:lang w:val="de-DE"/>
    </w:rPr>
  </w:style>
  <w:style w:type="paragraph" w:styleId="Untertitel">
    <w:name w:val="Subtitle"/>
    <w:basedOn w:val="Standard"/>
    <w:next w:val="Gegenberstellung"/>
    <w:link w:val="UntertitelZeichen"/>
    <w:rsid w:val="007709FC"/>
    <w:pPr>
      <w:keepNext/>
      <w:widowControl w:val="0"/>
      <w:pBdr>
        <w:bottom w:val="single" w:sz="1" w:space="0" w:color="000000"/>
      </w:pBdr>
      <w:tabs>
        <w:tab w:val="clear" w:pos="560"/>
        <w:tab w:val="clear" w:pos="1120"/>
        <w:tab w:val="clear" w:pos="1720"/>
        <w:tab w:val="clear" w:pos="2120"/>
        <w:tab w:val="clear" w:pos="5640"/>
      </w:tabs>
      <w:suppressAutoHyphens/>
      <w:spacing w:before="160" w:after="120" w:line="264" w:lineRule="auto"/>
      <w:jc w:val="left"/>
    </w:pPr>
    <w:rPr>
      <w:rFonts w:ascii="Thorndale" w:eastAsia="HG Mincho Light J" w:hAnsi="Thorndale"/>
      <w:b/>
      <w:sz w:val="20"/>
      <w:szCs w:val="24"/>
      <w:lang w:val="de-DE"/>
    </w:rPr>
  </w:style>
  <w:style w:type="character" w:customStyle="1" w:styleId="UntertitelZeichen">
    <w:name w:val="Untertitel Zeichen"/>
    <w:basedOn w:val="Absatzstandardschriftart"/>
    <w:link w:val="Untertitel"/>
    <w:rsid w:val="007709FC"/>
    <w:rPr>
      <w:rFonts w:ascii="Thorndale" w:eastAsia="HG Mincho Light J" w:hAnsi="Thorndale"/>
      <w:b/>
      <w:szCs w:val="24"/>
    </w:rPr>
  </w:style>
  <w:style w:type="paragraph" w:customStyle="1" w:styleId="Kapiteltext">
    <w:name w:val="Kapiteltext"/>
    <w:basedOn w:val="Standard"/>
    <w:qFormat/>
    <w:rsid w:val="003A34FA"/>
    <w:rPr>
      <w:i/>
    </w:rPr>
  </w:style>
  <w:style w:type="character" w:styleId="HTMLCode">
    <w:name w:val="HTML Code"/>
    <w:basedOn w:val="Absatzstandardschriftart"/>
    <w:qFormat/>
    <w:rsid w:val="000E6803"/>
    <w:rPr>
      <w:rFonts w:ascii="Courier" w:hAnsi="Courier"/>
      <w:sz w:val="20"/>
      <w:szCs w:val="20"/>
    </w:rPr>
  </w:style>
</w:styles>
</file>

<file path=word/webSettings.xml><?xml version="1.0" encoding="utf-8"?>
<w:webSettings xmlns:r="http://schemas.openxmlformats.org/officeDocument/2006/relationships" xmlns:w="http://schemas.openxmlformats.org/wordprocessingml/2006/main">
  <w:divs>
    <w:div w:id="401872811">
      <w:bodyDiv w:val="1"/>
      <w:marLeft w:val="0"/>
      <w:marRight w:val="0"/>
      <w:marTop w:val="0"/>
      <w:marBottom w:val="0"/>
      <w:divBdr>
        <w:top w:val="none" w:sz="0" w:space="0" w:color="auto"/>
        <w:left w:val="none" w:sz="0" w:space="0" w:color="auto"/>
        <w:bottom w:val="none" w:sz="0" w:space="0" w:color="auto"/>
        <w:right w:val="none" w:sz="0" w:space="0" w:color="auto"/>
      </w:divBdr>
    </w:div>
    <w:div w:id="652832971">
      <w:bodyDiv w:val="1"/>
      <w:marLeft w:val="0"/>
      <w:marRight w:val="0"/>
      <w:marTop w:val="0"/>
      <w:marBottom w:val="0"/>
      <w:divBdr>
        <w:top w:val="none" w:sz="0" w:space="0" w:color="auto"/>
        <w:left w:val="none" w:sz="0" w:space="0" w:color="auto"/>
        <w:bottom w:val="none" w:sz="0" w:space="0" w:color="auto"/>
        <w:right w:val="none" w:sz="0" w:space="0" w:color="auto"/>
      </w:divBdr>
      <w:divsChild>
        <w:div w:id="1813675082">
          <w:marLeft w:val="360"/>
          <w:marRight w:val="0"/>
          <w:marTop w:val="400"/>
          <w:marBottom w:val="0"/>
          <w:divBdr>
            <w:top w:val="none" w:sz="0" w:space="0" w:color="auto"/>
            <w:left w:val="none" w:sz="0" w:space="0" w:color="auto"/>
            <w:bottom w:val="none" w:sz="0" w:space="0" w:color="auto"/>
            <w:right w:val="none" w:sz="0" w:space="0" w:color="auto"/>
          </w:divBdr>
        </w:div>
        <w:div w:id="1413160159">
          <w:marLeft w:val="720"/>
          <w:marRight w:val="0"/>
          <w:marTop w:val="120"/>
          <w:marBottom w:val="0"/>
          <w:divBdr>
            <w:top w:val="none" w:sz="0" w:space="0" w:color="auto"/>
            <w:left w:val="none" w:sz="0" w:space="0" w:color="auto"/>
            <w:bottom w:val="none" w:sz="0" w:space="0" w:color="auto"/>
            <w:right w:val="none" w:sz="0" w:space="0" w:color="auto"/>
          </w:divBdr>
        </w:div>
      </w:divsChild>
    </w:div>
    <w:div w:id="1404066037">
      <w:bodyDiv w:val="1"/>
      <w:marLeft w:val="0"/>
      <w:marRight w:val="0"/>
      <w:marTop w:val="0"/>
      <w:marBottom w:val="0"/>
      <w:divBdr>
        <w:top w:val="none" w:sz="0" w:space="0" w:color="auto"/>
        <w:left w:val="none" w:sz="0" w:space="0" w:color="auto"/>
        <w:bottom w:val="none" w:sz="0" w:space="0" w:color="auto"/>
        <w:right w:val="none" w:sz="0" w:space="0" w:color="auto"/>
      </w:divBdr>
    </w:div>
    <w:div w:id="1433431576">
      <w:bodyDiv w:val="1"/>
      <w:marLeft w:val="0"/>
      <w:marRight w:val="0"/>
      <w:marTop w:val="0"/>
      <w:marBottom w:val="0"/>
      <w:divBdr>
        <w:top w:val="none" w:sz="0" w:space="0" w:color="auto"/>
        <w:left w:val="none" w:sz="0" w:space="0" w:color="auto"/>
        <w:bottom w:val="none" w:sz="0" w:space="0" w:color="auto"/>
        <w:right w:val="none" w:sz="0" w:space="0" w:color="auto"/>
      </w:divBdr>
    </w:div>
    <w:div w:id="1461344451">
      <w:bodyDiv w:val="1"/>
      <w:marLeft w:val="0"/>
      <w:marRight w:val="0"/>
      <w:marTop w:val="0"/>
      <w:marBottom w:val="0"/>
      <w:divBdr>
        <w:top w:val="none" w:sz="0" w:space="0" w:color="auto"/>
        <w:left w:val="none" w:sz="0" w:space="0" w:color="auto"/>
        <w:bottom w:val="none" w:sz="0" w:space="0" w:color="auto"/>
        <w:right w:val="none" w:sz="0" w:space="0" w:color="auto"/>
      </w:divBdr>
      <w:divsChild>
        <w:div w:id="239558335">
          <w:marLeft w:val="360"/>
          <w:marRight w:val="0"/>
          <w:marTop w:val="400"/>
          <w:marBottom w:val="0"/>
          <w:divBdr>
            <w:top w:val="none" w:sz="0" w:space="0" w:color="auto"/>
            <w:left w:val="none" w:sz="0" w:space="0" w:color="auto"/>
            <w:bottom w:val="none" w:sz="0" w:space="0" w:color="auto"/>
            <w:right w:val="none" w:sz="0" w:space="0" w:color="auto"/>
          </w:divBdr>
        </w:div>
        <w:div w:id="1878590303">
          <w:marLeft w:val="720"/>
          <w:marRight w:val="0"/>
          <w:marTop w:val="120"/>
          <w:marBottom w:val="0"/>
          <w:divBdr>
            <w:top w:val="none" w:sz="0" w:space="0" w:color="auto"/>
            <w:left w:val="none" w:sz="0" w:space="0" w:color="auto"/>
            <w:bottom w:val="none" w:sz="0" w:space="0" w:color="auto"/>
            <w:right w:val="none" w:sz="0" w:space="0" w:color="auto"/>
          </w:divBdr>
        </w:div>
      </w:divsChild>
    </w:div>
    <w:div w:id="1510560537">
      <w:bodyDiv w:val="1"/>
      <w:marLeft w:val="0"/>
      <w:marRight w:val="0"/>
      <w:marTop w:val="0"/>
      <w:marBottom w:val="0"/>
      <w:divBdr>
        <w:top w:val="none" w:sz="0" w:space="0" w:color="F7F7F7"/>
        <w:left w:val="none" w:sz="0" w:space="0" w:color="F7F7F7"/>
        <w:bottom w:val="none" w:sz="0" w:space="0" w:color="F7F7F7"/>
        <w:right w:val="none" w:sz="0" w:space="0" w:color="F7F7F7"/>
      </w:divBdr>
      <w:divsChild>
        <w:div w:id="152793595">
          <w:marLeft w:val="0"/>
          <w:marRight w:val="0"/>
          <w:marTop w:val="0"/>
          <w:marBottom w:val="0"/>
          <w:divBdr>
            <w:top w:val="none" w:sz="0" w:space="0" w:color="auto"/>
            <w:left w:val="none" w:sz="0" w:space="0" w:color="auto"/>
            <w:bottom w:val="none" w:sz="0" w:space="0" w:color="auto"/>
            <w:right w:val="none" w:sz="0" w:space="0" w:color="auto"/>
          </w:divBdr>
          <w:divsChild>
            <w:div w:id="985739641">
              <w:marLeft w:val="0"/>
              <w:marRight w:val="0"/>
              <w:marTop w:val="0"/>
              <w:marBottom w:val="0"/>
              <w:divBdr>
                <w:top w:val="none" w:sz="0" w:space="0" w:color="auto"/>
                <w:left w:val="none" w:sz="0" w:space="0" w:color="auto"/>
                <w:bottom w:val="none" w:sz="0" w:space="0" w:color="auto"/>
                <w:right w:val="none" w:sz="0" w:space="0" w:color="auto"/>
              </w:divBdr>
              <w:divsChild>
                <w:div w:id="909776662">
                  <w:marLeft w:val="0"/>
                  <w:marRight w:val="0"/>
                  <w:marTop w:val="150"/>
                  <w:marBottom w:val="0"/>
                  <w:divBdr>
                    <w:top w:val="single" w:sz="6" w:space="0" w:color="DDDDDD"/>
                    <w:left w:val="single" w:sz="6" w:space="0" w:color="DDDDDD"/>
                    <w:bottom w:val="single" w:sz="6" w:space="15" w:color="DDDDDD"/>
                    <w:right w:val="single" w:sz="6" w:space="0" w:color="DDDDDD"/>
                  </w:divBdr>
                  <w:divsChild>
                    <w:div w:id="2049260680">
                      <w:marLeft w:val="0"/>
                      <w:marRight w:val="0"/>
                      <w:marTop w:val="0"/>
                      <w:marBottom w:val="0"/>
                      <w:divBdr>
                        <w:top w:val="none" w:sz="0" w:space="0" w:color="F7F7F7"/>
                        <w:left w:val="none" w:sz="0" w:space="0" w:color="F7F7F7"/>
                        <w:bottom w:val="none" w:sz="0" w:space="0" w:color="F7F7F7"/>
                        <w:right w:val="none" w:sz="0" w:space="0" w:color="F7F7F7"/>
                      </w:divBdr>
                      <w:divsChild>
                        <w:div w:id="771163700">
                          <w:marLeft w:val="0"/>
                          <w:marRight w:val="0"/>
                          <w:marTop w:val="0"/>
                          <w:marBottom w:val="0"/>
                          <w:divBdr>
                            <w:top w:val="none" w:sz="0" w:space="0" w:color="F7F7F7"/>
                            <w:left w:val="none" w:sz="0" w:space="0" w:color="F7F7F7"/>
                            <w:bottom w:val="none" w:sz="0" w:space="0" w:color="F7F7F7"/>
                            <w:right w:val="none" w:sz="0" w:space="0" w:color="F7F7F7"/>
                          </w:divBdr>
                          <w:divsChild>
                            <w:div w:id="908462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23" Type="http://schemas.microsoft.com/office/2007/relationships/stylesWithEffects" Target="stylesWithEffects.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www.zotero.org/support/getting_stuff_into_your_library" TargetMode="External"/><Relationship Id="rId1" Type="http://schemas.openxmlformats.org/officeDocument/2006/relationships/hyperlink" Target="https://www.zotero.org"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A870C6-2AE7-47CA-A8A1-F882987536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869</Words>
  <Characters>18075</Characters>
  <Application>Microsoft Office Word</Application>
  <DocSecurity>0</DocSecurity>
  <Lines>150</Lines>
  <Paragraphs>41</Paragraphs>
  <ScaleCrop>false</ScaleCrop>
  <HeadingPairs>
    <vt:vector size="2" baseType="variant">
      <vt:variant>
        <vt:lpstr>Titel</vt:lpstr>
      </vt:variant>
      <vt:variant>
        <vt:i4>1</vt:i4>
      </vt:variant>
    </vt:vector>
  </HeadingPairs>
  <TitlesOfParts>
    <vt:vector size="1" baseType="lpstr">
      <vt:lpstr>Brief</vt:lpstr>
    </vt:vector>
  </TitlesOfParts>
  <Company>FH St. Pölten</Company>
  <LinksUpToDate>false</LinksUpToDate>
  <CharactersWithSpaces>20903</CharactersWithSpaces>
  <SharedDoc>false</SharedDoc>
  <HLinks>
    <vt:vector size="186" baseType="variant">
      <vt:variant>
        <vt:i4>7143549</vt:i4>
      </vt:variant>
      <vt:variant>
        <vt:i4>186</vt:i4>
      </vt:variant>
      <vt:variant>
        <vt:i4>0</vt:i4>
      </vt:variant>
      <vt:variant>
        <vt:i4>5</vt:i4>
      </vt:variant>
      <vt:variant>
        <vt:lpwstr>http://www.stoffer.at/</vt:lpwstr>
      </vt:variant>
      <vt:variant>
        <vt:lpwstr/>
      </vt:variant>
      <vt:variant>
        <vt:i4>786520</vt:i4>
      </vt:variant>
      <vt:variant>
        <vt:i4>183</vt:i4>
      </vt:variant>
      <vt:variant>
        <vt:i4>0</vt:i4>
      </vt:variant>
      <vt:variant>
        <vt:i4>5</vt:i4>
      </vt:variant>
      <vt:variant>
        <vt:lpwstr>http://www.stoffer.at/lks/entr/info.html</vt:lpwstr>
      </vt:variant>
      <vt:variant>
        <vt:lpwstr/>
      </vt:variant>
      <vt:variant>
        <vt:i4>1310768</vt:i4>
      </vt:variant>
      <vt:variant>
        <vt:i4>170</vt:i4>
      </vt:variant>
      <vt:variant>
        <vt:i4>0</vt:i4>
      </vt:variant>
      <vt:variant>
        <vt:i4>5</vt:i4>
      </vt:variant>
      <vt:variant>
        <vt:lpwstr/>
      </vt:variant>
      <vt:variant>
        <vt:lpwstr>_Toc275174014</vt:lpwstr>
      </vt:variant>
      <vt:variant>
        <vt:i4>1310768</vt:i4>
      </vt:variant>
      <vt:variant>
        <vt:i4>164</vt:i4>
      </vt:variant>
      <vt:variant>
        <vt:i4>0</vt:i4>
      </vt:variant>
      <vt:variant>
        <vt:i4>5</vt:i4>
      </vt:variant>
      <vt:variant>
        <vt:lpwstr/>
      </vt:variant>
      <vt:variant>
        <vt:lpwstr>_Toc275174013</vt:lpwstr>
      </vt:variant>
      <vt:variant>
        <vt:i4>1310768</vt:i4>
      </vt:variant>
      <vt:variant>
        <vt:i4>158</vt:i4>
      </vt:variant>
      <vt:variant>
        <vt:i4>0</vt:i4>
      </vt:variant>
      <vt:variant>
        <vt:i4>5</vt:i4>
      </vt:variant>
      <vt:variant>
        <vt:lpwstr/>
      </vt:variant>
      <vt:variant>
        <vt:lpwstr>_Toc275174012</vt:lpwstr>
      </vt:variant>
      <vt:variant>
        <vt:i4>1310768</vt:i4>
      </vt:variant>
      <vt:variant>
        <vt:i4>152</vt:i4>
      </vt:variant>
      <vt:variant>
        <vt:i4>0</vt:i4>
      </vt:variant>
      <vt:variant>
        <vt:i4>5</vt:i4>
      </vt:variant>
      <vt:variant>
        <vt:lpwstr/>
      </vt:variant>
      <vt:variant>
        <vt:lpwstr>_Toc275174011</vt:lpwstr>
      </vt:variant>
      <vt:variant>
        <vt:i4>1310768</vt:i4>
      </vt:variant>
      <vt:variant>
        <vt:i4>146</vt:i4>
      </vt:variant>
      <vt:variant>
        <vt:i4>0</vt:i4>
      </vt:variant>
      <vt:variant>
        <vt:i4>5</vt:i4>
      </vt:variant>
      <vt:variant>
        <vt:lpwstr/>
      </vt:variant>
      <vt:variant>
        <vt:lpwstr>_Toc275174010</vt:lpwstr>
      </vt:variant>
      <vt:variant>
        <vt:i4>1376304</vt:i4>
      </vt:variant>
      <vt:variant>
        <vt:i4>140</vt:i4>
      </vt:variant>
      <vt:variant>
        <vt:i4>0</vt:i4>
      </vt:variant>
      <vt:variant>
        <vt:i4>5</vt:i4>
      </vt:variant>
      <vt:variant>
        <vt:lpwstr/>
      </vt:variant>
      <vt:variant>
        <vt:lpwstr>_Toc275174009</vt:lpwstr>
      </vt:variant>
      <vt:variant>
        <vt:i4>1376304</vt:i4>
      </vt:variant>
      <vt:variant>
        <vt:i4>134</vt:i4>
      </vt:variant>
      <vt:variant>
        <vt:i4>0</vt:i4>
      </vt:variant>
      <vt:variant>
        <vt:i4>5</vt:i4>
      </vt:variant>
      <vt:variant>
        <vt:lpwstr/>
      </vt:variant>
      <vt:variant>
        <vt:lpwstr>_Toc275174008</vt:lpwstr>
      </vt:variant>
      <vt:variant>
        <vt:i4>1376304</vt:i4>
      </vt:variant>
      <vt:variant>
        <vt:i4>128</vt:i4>
      </vt:variant>
      <vt:variant>
        <vt:i4>0</vt:i4>
      </vt:variant>
      <vt:variant>
        <vt:i4>5</vt:i4>
      </vt:variant>
      <vt:variant>
        <vt:lpwstr/>
      </vt:variant>
      <vt:variant>
        <vt:lpwstr>_Toc275174007</vt:lpwstr>
      </vt:variant>
      <vt:variant>
        <vt:i4>1376304</vt:i4>
      </vt:variant>
      <vt:variant>
        <vt:i4>122</vt:i4>
      </vt:variant>
      <vt:variant>
        <vt:i4>0</vt:i4>
      </vt:variant>
      <vt:variant>
        <vt:i4>5</vt:i4>
      </vt:variant>
      <vt:variant>
        <vt:lpwstr/>
      </vt:variant>
      <vt:variant>
        <vt:lpwstr>_Toc275174006</vt:lpwstr>
      </vt:variant>
      <vt:variant>
        <vt:i4>1376304</vt:i4>
      </vt:variant>
      <vt:variant>
        <vt:i4>116</vt:i4>
      </vt:variant>
      <vt:variant>
        <vt:i4>0</vt:i4>
      </vt:variant>
      <vt:variant>
        <vt:i4>5</vt:i4>
      </vt:variant>
      <vt:variant>
        <vt:lpwstr/>
      </vt:variant>
      <vt:variant>
        <vt:lpwstr>_Toc275174005</vt:lpwstr>
      </vt:variant>
      <vt:variant>
        <vt:i4>1376304</vt:i4>
      </vt:variant>
      <vt:variant>
        <vt:i4>110</vt:i4>
      </vt:variant>
      <vt:variant>
        <vt:i4>0</vt:i4>
      </vt:variant>
      <vt:variant>
        <vt:i4>5</vt:i4>
      </vt:variant>
      <vt:variant>
        <vt:lpwstr/>
      </vt:variant>
      <vt:variant>
        <vt:lpwstr>_Toc275174004</vt:lpwstr>
      </vt:variant>
      <vt:variant>
        <vt:i4>1376304</vt:i4>
      </vt:variant>
      <vt:variant>
        <vt:i4>104</vt:i4>
      </vt:variant>
      <vt:variant>
        <vt:i4>0</vt:i4>
      </vt:variant>
      <vt:variant>
        <vt:i4>5</vt:i4>
      </vt:variant>
      <vt:variant>
        <vt:lpwstr/>
      </vt:variant>
      <vt:variant>
        <vt:lpwstr>_Toc275174003</vt:lpwstr>
      </vt:variant>
      <vt:variant>
        <vt:i4>1376304</vt:i4>
      </vt:variant>
      <vt:variant>
        <vt:i4>98</vt:i4>
      </vt:variant>
      <vt:variant>
        <vt:i4>0</vt:i4>
      </vt:variant>
      <vt:variant>
        <vt:i4>5</vt:i4>
      </vt:variant>
      <vt:variant>
        <vt:lpwstr/>
      </vt:variant>
      <vt:variant>
        <vt:lpwstr>_Toc275174002</vt:lpwstr>
      </vt:variant>
      <vt:variant>
        <vt:i4>1376304</vt:i4>
      </vt:variant>
      <vt:variant>
        <vt:i4>92</vt:i4>
      </vt:variant>
      <vt:variant>
        <vt:i4>0</vt:i4>
      </vt:variant>
      <vt:variant>
        <vt:i4>5</vt:i4>
      </vt:variant>
      <vt:variant>
        <vt:lpwstr/>
      </vt:variant>
      <vt:variant>
        <vt:lpwstr>_Toc275174001</vt:lpwstr>
      </vt:variant>
      <vt:variant>
        <vt:i4>1376304</vt:i4>
      </vt:variant>
      <vt:variant>
        <vt:i4>86</vt:i4>
      </vt:variant>
      <vt:variant>
        <vt:i4>0</vt:i4>
      </vt:variant>
      <vt:variant>
        <vt:i4>5</vt:i4>
      </vt:variant>
      <vt:variant>
        <vt:lpwstr/>
      </vt:variant>
      <vt:variant>
        <vt:lpwstr>_Toc275174000</vt:lpwstr>
      </vt:variant>
      <vt:variant>
        <vt:i4>1769529</vt:i4>
      </vt:variant>
      <vt:variant>
        <vt:i4>80</vt:i4>
      </vt:variant>
      <vt:variant>
        <vt:i4>0</vt:i4>
      </vt:variant>
      <vt:variant>
        <vt:i4>5</vt:i4>
      </vt:variant>
      <vt:variant>
        <vt:lpwstr/>
      </vt:variant>
      <vt:variant>
        <vt:lpwstr>_Toc275173999</vt:lpwstr>
      </vt:variant>
      <vt:variant>
        <vt:i4>1769529</vt:i4>
      </vt:variant>
      <vt:variant>
        <vt:i4>74</vt:i4>
      </vt:variant>
      <vt:variant>
        <vt:i4>0</vt:i4>
      </vt:variant>
      <vt:variant>
        <vt:i4>5</vt:i4>
      </vt:variant>
      <vt:variant>
        <vt:lpwstr/>
      </vt:variant>
      <vt:variant>
        <vt:lpwstr>_Toc275173998</vt:lpwstr>
      </vt:variant>
      <vt:variant>
        <vt:i4>1769529</vt:i4>
      </vt:variant>
      <vt:variant>
        <vt:i4>68</vt:i4>
      </vt:variant>
      <vt:variant>
        <vt:i4>0</vt:i4>
      </vt:variant>
      <vt:variant>
        <vt:i4>5</vt:i4>
      </vt:variant>
      <vt:variant>
        <vt:lpwstr/>
      </vt:variant>
      <vt:variant>
        <vt:lpwstr>_Toc275173997</vt:lpwstr>
      </vt:variant>
      <vt:variant>
        <vt:i4>1769529</vt:i4>
      </vt:variant>
      <vt:variant>
        <vt:i4>62</vt:i4>
      </vt:variant>
      <vt:variant>
        <vt:i4>0</vt:i4>
      </vt:variant>
      <vt:variant>
        <vt:i4>5</vt:i4>
      </vt:variant>
      <vt:variant>
        <vt:lpwstr/>
      </vt:variant>
      <vt:variant>
        <vt:lpwstr>_Toc275173996</vt:lpwstr>
      </vt:variant>
      <vt:variant>
        <vt:i4>1769529</vt:i4>
      </vt:variant>
      <vt:variant>
        <vt:i4>56</vt:i4>
      </vt:variant>
      <vt:variant>
        <vt:i4>0</vt:i4>
      </vt:variant>
      <vt:variant>
        <vt:i4>5</vt:i4>
      </vt:variant>
      <vt:variant>
        <vt:lpwstr/>
      </vt:variant>
      <vt:variant>
        <vt:lpwstr>_Toc275173995</vt:lpwstr>
      </vt:variant>
      <vt:variant>
        <vt:i4>1769529</vt:i4>
      </vt:variant>
      <vt:variant>
        <vt:i4>50</vt:i4>
      </vt:variant>
      <vt:variant>
        <vt:i4>0</vt:i4>
      </vt:variant>
      <vt:variant>
        <vt:i4>5</vt:i4>
      </vt:variant>
      <vt:variant>
        <vt:lpwstr/>
      </vt:variant>
      <vt:variant>
        <vt:lpwstr>_Toc275173994</vt:lpwstr>
      </vt:variant>
      <vt:variant>
        <vt:i4>1769529</vt:i4>
      </vt:variant>
      <vt:variant>
        <vt:i4>44</vt:i4>
      </vt:variant>
      <vt:variant>
        <vt:i4>0</vt:i4>
      </vt:variant>
      <vt:variant>
        <vt:i4>5</vt:i4>
      </vt:variant>
      <vt:variant>
        <vt:lpwstr/>
      </vt:variant>
      <vt:variant>
        <vt:lpwstr>_Toc275173993</vt:lpwstr>
      </vt:variant>
      <vt:variant>
        <vt:i4>1769529</vt:i4>
      </vt:variant>
      <vt:variant>
        <vt:i4>38</vt:i4>
      </vt:variant>
      <vt:variant>
        <vt:i4>0</vt:i4>
      </vt:variant>
      <vt:variant>
        <vt:i4>5</vt:i4>
      </vt:variant>
      <vt:variant>
        <vt:lpwstr/>
      </vt:variant>
      <vt:variant>
        <vt:lpwstr>_Toc275173992</vt:lpwstr>
      </vt:variant>
      <vt:variant>
        <vt:i4>1769529</vt:i4>
      </vt:variant>
      <vt:variant>
        <vt:i4>32</vt:i4>
      </vt:variant>
      <vt:variant>
        <vt:i4>0</vt:i4>
      </vt:variant>
      <vt:variant>
        <vt:i4>5</vt:i4>
      </vt:variant>
      <vt:variant>
        <vt:lpwstr/>
      </vt:variant>
      <vt:variant>
        <vt:lpwstr>_Toc275173991</vt:lpwstr>
      </vt:variant>
      <vt:variant>
        <vt:i4>1769529</vt:i4>
      </vt:variant>
      <vt:variant>
        <vt:i4>26</vt:i4>
      </vt:variant>
      <vt:variant>
        <vt:i4>0</vt:i4>
      </vt:variant>
      <vt:variant>
        <vt:i4>5</vt:i4>
      </vt:variant>
      <vt:variant>
        <vt:lpwstr/>
      </vt:variant>
      <vt:variant>
        <vt:lpwstr>_Toc275173990</vt:lpwstr>
      </vt:variant>
      <vt:variant>
        <vt:i4>1703993</vt:i4>
      </vt:variant>
      <vt:variant>
        <vt:i4>20</vt:i4>
      </vt:variant>
      <vt:variant>
        <vt:i4>0</vt:i4>
      </vt:variant>
      <vt:variant>
        <vt:i4>5</vt:i4>
      </vt:variant>
      <vt:variant>
        <vt:lpwstr/>
      </vt:variant>
      <vt:variant>
        <vt:lpwstr>_Toc275173989</vt:lpwstr>
      </vt:variant>
      <vt:variant>
        <vt:i4>1703993</vt:i4>
      </vt:variant>
      <vt:variant>
        <vt:i4>14</vt:i4>
      </vt:variant>
      <vt:variant>
        <vt:i4>0</vt:i4>
      </vt:variant>
      <vt:variant>
        <vt:i4>5</vt:i4>
      </vt:variant>
      <vt:variant>
        <vt:lpwstr/>
      </vt:variant>
      <vt:variant>
        <vt:lpwstr>_Toc275173988</vt:lpwstr>
      </vt:variant>
      <vt:variant>
        <vt:i4>1703993</vt:i4>
      </vt:variant>
      <vt:variant>
        <vt:i4>8</vt:i4>
      </vt:variant>
      <vt:variant>
        <vt:i4>0</vt:i4>
      </vt:variant>
      <vt:variant>
        <vt:i4>5</vt:i4>
      </vt:variant>
      <vt:variant>
        <vt:lpwstr/>
      </vt:variant>
      <vt:variant>
        <vt:lpwstr>_Toc275173987</vt:lpwstr>
      </vt:variant>
      <vt:variant>
        <vt:i4>1703993</vt:i4>
      </vt:variant>
      <vt:variant>
        <vt:i4>2</vt:i4>
      </vt:variant>
      <vt:variant>
        <vt:i4>0</vt:i4>
      </vt:variant>
      <vt:variant>
        <vt:i4>5</vt:i4>
      </vt:variant>
      <vt:variant>
        <vt:lpwstr/>
      </vt:variant>
      <vt:variant>
        <vt:lpwstr>_Toc27517398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Zweite Bachelorarbeit</dc:title>
  <dc:creator>Studierende/r</dc:creator>
  <cp:lastModifiedBy>lbfrotschnig</cp:lastModifiedBy>
  <cp:revision>7</cp:revision>
  <cp:lastPrinted>2013-04-15T08:19:00Z</cp:lastPrinted>
  <dcterms:created xsi:type="dcterms:W3CDTF">2013-04-15T07:34:00Z</dcterms:created>
  <dcterms:modified xsi:type="dcterms:W3CDTF">2013-04-15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VIKkVCuI"/&gt;&lt;style id="http://www.zotero.org/styles/apa"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ies>
</file>